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27786E84" w:rsidR="00484889" w:rsidRDefault="00D42394" w:rsidP="00D42394">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d amateur vs. professional musicians</w:t>
      </w:r>
    </w:p>
    <w:bookmarkEnd w:id="0"/>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1"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1"/>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2"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3" w:name="_Hlk64536809"/>
      <w:bookmarkEnd w:id="3"/>
    </w:p>
    <w:bookmarkEnd w:id="2"/>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4"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5" w:displacedByCustomXml="prev"/>
        <w:p w14:paraId="7425E966" w14:textId="0D7ADB51" w:rsidR="000A3C46" w:rsidRDefault="000A3C46">
          <w:pPr>
            <w:pStyle w:val="Inhaltsverzeichnisberschrift"/>
          </w:pPr>
          <w:r>
            <w:t>Contents</w:t>
          </w:r>
          <w:commentRangeEnd w:id="5"/>
          <w:r>
            <w:rPr>
              <w:rStyle w:val="Kommentarzeichen"/>
              <w:rFonts w:asciiTheme="minorHAnsi" w:eastAsiaTheme="minorHAnsi" w:hAnsiTheme="minorHAnsi" w:cstheme="minorBidi"/>
              <w:color w:val="auto"/>
              <w:lang w:val="de-DE"/>
            </w:rPr>
            <w:commentReference w:id="5"/>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0A3C46">
          <w:pPr>
            <w:pStyle w:val="Verzeichnis1"/>
            <w:tabs>
              <w:tab w:val="right" w:leader="dot" w:pos="9062"/>
            </w:tabs>
            <w:rPr>
              <w:noProof/>
            </w:rPr>
          </w:pPr>
          <w:hyperlink w:anchor="_Toc194687189" w:history="1">
            <w:r w:rsidRPr="00680B01">
              <w:rPr>
                <w:rStyle w:val="Hyperlink"/>
                <w:rFonts w:ascii="Times New Roman" w:hAnsi="Times New Roman" w:cs="Times New Roman"/>
                <w:i/>
                <w:iCs/>
                <w:noProof/>
                <w:lang w:val="en-US"/>
              </w:rPr>
              <w:t>Public significance statement</w:t>
            </w:r>
            <w:r>
              <w:rPr>
                <w:noProof/>
                <w:webHidden/>
              </w:rPr>
              <w:tab/>
            </w:r>
            <w:r>
              <w:rPr>
                <w:noProof/>
                <w:webHidden/>
              </w:rPr>
              <w:fldChar w:fldCharType="begin"/>
            </w:r>
            <w:r>
              <w:rPr>
                <w:noProof/>
                <w:webHidden/>
              </w:rPr>
              <w:instrText xml:space="preserve"> PAGEREF _Toc194687189 \h </w:instrText>
            </w:r>
            <w:r>
              <w:rPr>
                <w:noProof/>
                <w:webHidden/>
              </w:rPr>
            </w:r>
            <w:r>
              <w:rPr>
                <w:noProof/>
                <w:webHidden/>
              </w:rPr>
              <w:fldChar w:fldCharType="separate"/>
            </w:r>
            <w:r>
              <w:rPr>
                <w:noProof/>
                <w:webHidden/>
              </w:rPr>
              <w:t>4</w:t>
            </w:r>
            <w:r>
              <w:rPr>
                <w:noProof/>
                <w:webHidden/>
              </w:rPr>
              <w:fldChar w:fldCharType="end"/>
            </w:r>
          </w:hyperlink>
        </w:p>
        <w:p w14:paraId="069F3FE7" w14:textId="0068211C" w:rsidR="000A3C46" w:rsidRDefault="000A3C46">
          <w:pPr>
            <w:pStyle w:val="Verzeichnis1"/>
            <w:tabs>
              <w:tab w:val="left" w:pos="480"/>
              <w:tab w:val="right" w:leader="dot" w:pos="9062"/>
            </w:tabs>
            <w:rPr>
              <w:noProof/>
            </w:rPr>
          </w:pPr>
          <w:hyperlink w:anchor="_Toc194687190" w:history="1">
            <w:r w:rsidRPr="00680B01">
              <w:rPr>
                <w:rStyle w:val="Hyperlink"/>
                <w:rFonts w:ascii="Times New Roman" w:hAnsi="Times New Roman" w:cs="Times New Roman"/>
                <w:noProof/>
                <w:lang w:val="en-US"/>
              </w:rPr>
              <w:t>1</w:t>
            </w:r>
            <w:r>
              <w:rPr>
                <w:noProof/>
              </w:rPr>
              <w:tab/>
            </w:r>
            <w:r w:rsidRPr="00680B01">
              <w:rPr>
                <w:rStyle w:val="Hyperlink"/>
                <w:rFonts w:ascii="Times New Roman" w:hAnsi="Times New Roman" w:cs="Times New Roman"/>
                <w:noProof/>
                <w:lang w:val="en-US"/>
              </w:rPr>
              <w:t>Introduction: associations between musicality and vocal emotion perception</w:t>
            </w:r>
            <w:r>
              <w:rPr>
                <w:noProof/>
                <w:webHidden/>
              </w:rPr>
              <w:tab/>
            </w:r>
            <w:r>
              <w:rPr>
                <w:noProof/>
                <w:webHidden/>
              </w:rPr>
              <w:fldChar w:fldCharType="begin"/>
            </w:r>
            <w:r>
              <w:rPr>
                <w:noProof/>
                <w:webHidden/>
              </w:rPr>
              <w:instrText xml:space="preserve"> PAGEREF _Toc194687190 \h </w:instrText>
            </w:r>
            <w:r>
              <w:rPr>
                <w:noProof/>
                <w:webHidden/>
              </w:rPr>
            </w:r>
            <w:r>
              <w:rPr>
                <w:noProof/>
                <w:webHidden/>
              </w:rPr>
              <w:fldChar w:fldCharType="separate"/>
            </w:r>
            <w:r>
              <w:rPr>
                <w:noProof/>
                <w:webHidden/>
              </w:rPr>
              <w:t>5</w:t>
            </w:r>
            <w:r>
              <w:rPr>
                <w:noProof/>
                <w:webHidden/>
              </w:rPr>
              <w:fldChar w:fldCharType="end"/>
            </w:r>
          </w:hyperlink>
        </w:p>
        <w:p w14:paraId="26633020" w14:textId="2B3718EA" w:rsidR="000A3C46" w:rsidRDefault="000A3C46">
          <w:pPr>
            <w:pStyle w:val="Verzeichnis2"/>
            <w:tabs>
              <w:tab w:val="left" w:pos="960"/>
              <w:tab w:val="right" w:leader="dot" w:pos="9062"/>
            </w:tabs>
            <w:rPr>
              <w:noProof/>
            </w:rPr>
          </w:pPr>
          <w:hyperlink w:anchor="_Toc194687191" w:history="1">
            <w:r w:rsidRPr="00680B01">
              <w:rPr>
                <w:rStyle w:val="Hyperlink"/>
                <w:rFonts w:ascii="Times New Roman" w:hAnsi="Times New Roman" w:cs="Times New Roman"/>
                <w:noProof/>
                <w:lang w:val="en-US"/>
              </w:rPr>
              <w:t>1.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191 \h </w:instrText>
            </w:r>
            <w:r>
              <w:rPr>
                <w:noProof/>
                <w:webHidden/>
              </w:rPr>
            </w:r>
            <w:r>
              <w:rPr>
                <w:noProof/>
                <w:webHidden/>
              </w:rPr>
              <w:fldChar w:fldCharType="separate"/>
            </w:r>
            <w:r>
              <w:rPr>
                <w:noProof/>
                <w:webHidden/>
              </w:rPr>
              <w:t>6</w:t>
            </w:r>
            <w:r>
              <w:rPr>
                <w:noProof/>
                <w:webHidden/>
              </w:rPr>
              <w:fldChar w:fldCharType="end"/>
            </w:r>
          </w:hyperlink>
        </w:p>
        <w:p w14:paraId="4639FFBC" w14:textId="230828D7" w:rsidR="000A3C46" w:rsidRDefault="000A3C46">
          <w:pPr>
            <w:pStyle w:val="Verzeichnis2"/>
            <w:tabs>
              <w:tab w:val="left" w:pos="960"/>
              <w:tab w:val="right" w:leader="dot" w:pos="9062"/>
            </w:tabs>
            <w:rPr>
              <w:noProof/>
            </w:rPr>
          </w:pPr>
          <w:hyperlink w:anchor="_Toc194687192" w:history="1">
            <w:r w:rsidRPr="00680B01">
              <w:rPr>
                <w:rStyle w:val="Hyperlink"/>
                <w:rFonts w:ascii="Times New Roman" w:hAnsi="Times New Roman" w:cs="Times New Roman"/>
                <w:noProof/>
                <w:lang w:val="en-US"/>
              </w:rPr>
              <w:t>1.2</w:t>
            </w:r>
            <w:r>
              <w:rPr>
                <w:noProof/>
              </w:rPr>
              <w:tab/>
            </w:r>
            <w:r w:rsidRPr="00680B01">
              <w:rPr>
                <w:rStyle w:val="Hyperlink"/>
                <w:rFonts w:ascii="Times New Roman" w:hAnsi="Times New Roman" w:cs="Times New Roman"/>
                <w:noProof/>
                <w:lang w:val="en-US"/>
              </w:rPr>
              <w:t>Amateurs vs. professional musicians</w:t>
            </w:r>
            <w:r>
              <w:rPr>
                <w:noProof/>
                <w:webHidden/>
              </w:rPr>
              <w:tab/>
            </w:r>
            <w:r>
              <w:rPr>
                <w:noProof/>
                <w:webHidden/>
              </w:rPr>
              <w:fldChar w:fldCharType="begin"/>
            </w:r>
            <w:r>
              <w:rPr>
                <w:noProof/>
                <w:webHidden/>
              </w:rPr>
              <w:instrText xml:space="preserve"> PAGEREF _Toc194687192 \h </w:instrText>
            </w:r>
            <w:r>
              <w:rPr>
                <w:noProof/>
                <w:webHidden/>
              </w:rPr>
            </w:r>
            <w:r>
              <w:rPr>
                <w:noProof/>
                <w:webHidden/>
              </w:rPr>
              <w:fldChar w:fldCharType="separate"/>
            </w:r>
            <w:r>
              <w:rPr>
                <w:noProof/>
                <w:webHidden/>
              </w:rPr>
              <w:t>7</w:t>
            </w:r>
            <w:r>
              <w:rPr>
                <w:noProof/>
                <w:webHidden/>
              </w:rPr>
              <w:fldChar w:fldCharType="end"/>
            </w:r>
          </w:hyperlink>
        </w:p>
        <w:p w14:paraId="3A14AD68" w14:textId="3489ED3B" w:rsidR="000A3C46" w:rsidRDefault="000A3C46">
          <w:pPr>
            <w:pStyle w:val="Verzeichnis2"/>
            <w:tabs>
              <w:tab w:val="left" w:pos="960"/>
              <w:tab w:val="right" w:leader="dot" w:pos="9062"/>
            </w:tabs>
            <w:rPr>
              <w:noProof/>
            </w:rPr>
          </w:pPr>
          <w:hyperlink w:anchor="_Toc194687193" w:history="1">
            <w:r w:rsidRPr="00680B01">
              <w:rPr>
                <w:rStyle w:val="Hyperlink"/>
                <w:rFonts w:ascii="Times New Roman" w:hAnsi="Times New Roman" w:cs="Times New Roman"/>
                <w:noProof/>
                <w:lang w:val="en-US"/>
              </w:rPr>
              <w:t>1.3</w:t>
            </w:r>
            <w:r>
              <w:rPr>
                <w:noProof/>
              </w:rPr>
              <w:tab/>
            </w:r>
            <w:r w:rsidRPr="00680B01">
              <w:rPr>
                <w:rStyle w:val="Hyperlink"/>
                <w:rFonts w:ascii="Times New Roman" w:hAnsi="Times New Roman" w:cs="Times New Roman"/>
                <w:noProof/>
                <w:lang w:val="en-US"/>
              </w:rPr>
              <w:t>Rationale, outline etc.</w:t>
            </w:r>
            <w:r>
              <w:rPr>
                <w:noProof/>
                <w:webHidden/>
              </w:rPr>
              <w:tab/>
            </w:r>
            <w:r>
              <w:rPr>
                <w:noProof/>
                <w:webHidden/>
              </w:rPr>
              <w:fldChar w:fldCharType="begin"/>
            </w:r>
            <w:r>
              <w:rPr>
                <w:noProof/>
                <w:webHidden/>
              </w:rPr>
              <w:instrText xml:space="preserve"> PAGEREF _Toc194687193 \h </w:instrText>
            </w:r>
            <w:r>
              <w:rPr>
                <w:noProof/>
                <w:webHidden/>
              </w:rPr>
            </w:r>
            <w:r>
              <w:rPr>
                <w:noProof/>
                <w:webHidden/>
              </w:rPr>
              <w:fldChar w:fldCharType="separate"/>
            </w:r>
            <w:r>
              <w:rPr>
                <w:noProof/>
                <w:webHidden/>
              </w:rPr>
              <w:t>8</w:t>
            </w:r>
            <w:r>
              <w:rPr>
                <w:noProof/>
                <w:webHidden/>
              </w:rPr>
              <w:fldChar w:fldCharType="end"/>
            </w:r>
          </w:hyperlink>
        </w:p>
        <w:p w14:paraId="464D4E04" w14:textId="56357B94" w:rsidR="000A3C46" w:rsidRDefault="000A3C46">
          <w:pPr>
            <w:pStyle w:val="Verzeichnis1"/>
            <w:tabs>
              <w:tab w:val="left" w:pos="480"/>
              <w:tab w:val="right" w:leader="dot" w:pos="9062"/>
            </w:tabs>
            <w:rPr>
              <w:noProof/>
            </w:rPr>
          </w:pPr>
          <w:hyperlink w:anchor="_Toc194687194" w:history="1">
            <w:r w:rsidRPr="00680B01">
              <w:rPr>
                <w:rStyle w:val="Hyperlink"/>
                <w:rFonts w:ascii="Times New Roman" w:hAnsi="Times New Roman" w:cs="Times New Roman"/>
                <w:noProof/>
                <w:lang w:val="en-US"/>
              </w:rPr>
              <w:t>2</w:t>
            </w:r>
            <w:r>
              <w:rPr>
                <w:noProof/>
              </w:rPr>
              <w:tab/>
            </w:r>
            <w:r w:rsidRPr="00680B01">
              <w:rPr>
                <w:rStyle w:val="Hyperlink"/>
                <w:rFonts w:ascii="Times New Roman" w:hAnsi="Times New Roman" w:cs="Times New Roman"/>
                <w:noProof/>
                <w:lang w:val="en-US"/>
              </w:rPr>
              <w:t>Part I: Comparison of non-professional singers and instrumentalists</w:t>
            </w:r>
            <w:r>
              <w:rPr>
                <w:noProof/>
                <w:webHidden/>
              </w:rPr>
              <w:tab/>
            </w:r>
            <w:r>
              <w:rPr>
                <w:noProof/>
                <w:webHidden/>
              </w:rPr>
              <w:fldChar w:fldCharType="begin"/>
            </w:r>
            <w:r>
              <w:rPr>
                <w:noProof/>
                <w:webHidden/>
              </w:rPr>
              <w:instrText xml:space="preserve"> PAGEREF _Toc194687194 \h </w:instrText>
            </w:r>
            <w:r>
              <w:rPr>
                <w:noProof/>
                <w:webHidden/>
              </w:rPr>
            </w:r>
            <w:r>
              <w:rPr>
                <w:noProof/>
                <w:webHidden/>
              </w:rPr>
              <w:fldChar w:fldCharType="separate"/>
            </w:r>
            <w:r>
              <w:rPr>
                <w:noProof/>
                <w:webHidden/>
              </w:rPr>
              <w:t>9</w:t>
            </w:r>
            <w:r>
              <w:rPr>
                <w:noProof/>
                <w:webHidden/>
              </w:rPr>
              <w:fldChar w:fldCharType="end"/>
            </w:r>
          </w:hyperlink>
        </w:p>
        <w:p w14:paraId="1EB6C420" w14:textId="3BB6FD48" w:rsidR="000A3C46" w:rsidRDefault="000A3C46">
          <w:pPr>
            <w:pStyle w:val="Verzeichnis2"/>
            <w:tabs>
              <w:tab w:val="left" w:pos="960"/>
              <w:tab w:val="right" w:leader="dot" w:pos="9062"/>
            </w:tabs>
            <w:rPr>
              <w:noProof/>
            </w:rPr>
          </w:pPr>
          <w:hyperlink w:anchor="_Toc194687195" w:history="1">
            <w:r w:rsidRPr="00680B01">
              <w:rPr>
                <w:rStyle w:val="Hyperlink"/>
                <w:rFonts w:ascii="Times New Roman" w:hAnsi="Times New Roman" w:cs="Times New Roman"/>
                <w:noProof/>
                <w:lang w:val="en-US"/>
              </w:rPr>
              <w:t>2.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195 \h </w:instrText>
            </w:r>
            <w:r>
              <w:rPr>
                <w:noProof/>
                <w:webHidden/>
              </w:rPr>
            </w:r>
            <w:r>
              <w:rPr>
                <w:noProof/>
                <w:webHidden/>
              </w:rPr>
              <w:fldChar w:fldCharType="separate"/>
            </w:r>
            <w:r>
              <w:rPr>
                <w:noProof/>
                <w:webHidden/>
              </w:rPr>
              <w:t>9</w:t>
            </w:r>
            <w:r>
              <w:rPr>
                <w:noProof/>
                <w:webHidden/>
              </w:rPr>
              <w:fldChar w:fldCharType="end"/>
            </w:r>
          </w:hyperlink>
        </w:p>
        <w:p w14:paraId="648EBCD7" w14:textId="2667C790" w:rsidR="000A3C46" w:rsidRDefault="000A3C46">
          <w:pPr>
            <w:pStyle w:val="Verzeichnis2"/>
            <w:tabs>
              <w:tab w:val="left" w:pos="960"/>
              <w:tab w:val="right" w:leader="dot" w:pos="9062"/>
            </w:tabs>
            <w:rPr>
              <w:noProof/>
            </w:rPr>
          </w:pPr>
          <w:hyperlink w:anchor="_Toc194687196" w:history="1">
            <w:r w:rsidRPr="00680B01">
              <w:rPr>
                <w:rStyle w:val="Hyperlink"/>
                <w:rFonts w:ascii="Times New Roman" w:hAnsi="Times New Roman" w:cs="Times New Roman"/>
                <w:noProof/>
                <w:lang w:val="en-US"/>
              </w:rPr>
              <w:t>2.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196 \h </w:instrText>
            </w:r>
            <w:r>
              <w:rPr>
                <w:noProof/>
                <w:webHidden/>
              </w:rPr>
            </w:r>
            <w:r>
              <w:rPr>
                <w:noProof/>
                <w:webHidden/>
              </w:rPr>
              <w:fldChar w:fldCharType="separate"/>
            </w:r>
            <w:r>
              <w:rPr>
                <w:noProof/>
                <w:webHidden/>
              </w:rPr>
              <w:t>10</w:t>
            </w:r>
            <w:r>
              <w:rPr>
                <w:noProof/>
                <w:webHidden/>
              </w:rPr>
              <w:fldChar w:fldCharType="end"/>
            </w:r>
          </w:hyperlink>
        </w:p>
        <w:p w14:paraId="52EF6D4E" w14:textId="079723DC" w:rsidR="000A3C46" w:rsidRDefault="000A3C46">
          <w:pPr>
            <w:pStyle w:val="Verzeichnis3"/>
            <w:tabs>
              <w:tab w:val="left" w:pos="1440"/>
              <w:tab w:val="right" w:leader="dot" w:pos="9062"/>
            </w:tabs>
            <w:rPr>
              <w:noProof/>
            </w:rPr>
          </w:pPr>
          <w:hyperlink w:anchor="_Toc194687197" w:history="1">
            <w:r w:rsidRPr="00680B01">
              <w:rPr>
                <w:rStyle w:val="Hyperlink"/>
                <w:rFonts w:ascii="F16" w:hAnsi="F16" w:cs="Times New Roman"/>
                <w:noProof/>
              </w:rPr>
              <w:t>2.2.1</w:t>
            </w:r>
            <w:r>
              <w:rPr>
                <w:noProof/>
              </w:rPr>
              <w:tab/>
            </w:r>
            <w:r w:rsidRPr="00680B01">
              <w:rPr>
                <w:rStyle w:val="Hyperlink"/>
                <w:rFonts w:ascii="Times New Roman" w:hAnsi="Times New Roman" w:cs="Times New Roman"/>
                <w:noProof/>
                <w:lang w:val="en-US"/>
              </w:rPr>
              <w:t>Participants</w:t>
            </w:r>
            <w:r>
              <w:rPr>
                <w:noProof/>
                <w:webHidden/>
              </w:rPr>
              <w:tab/>
            </w:r>
            <w:r>
              <w:rPr>
                <w:noProof/>
                <w:webHidden/>
              </w:rPr>
              <w:fldChar w:fldCharType="begin"/>
            </w:r>
            <w:r>
              <w:rPr>
                <w:noProof/>
                <w:webHidden/>
              </w:rPr>
              <w:instrText xml:space="preserve"> PAGEREF _Toc194687197 \h </w:instrText>
            </w:r>
            <w:r>
              <w:rPr>
                <w:noProof/>
                <w:webHidden/>
              </w:rPr>
            </w:r>
            <w:r>
              <w:rPr>
                <w:noProof/>
                <w:webHidden/>
              </w:rPr>
              <w:fldChar w:fldCharType="separate"/>
            </w:r>
            <w:r>
              <w:rPr>
                <w:noProof/>
                <w:webHidden/>
              </w:rPr>
              <w:t>10</w:t>
            </w:r>
            <w:r>
              <w:rPr>
                <w:noProof/>
                <w:webHidden/>
              </w:rPr>
              <w:fldChar w:fldCharType="end"/>
            </w:r>
          </w:hyperlink>
        </w:p>
        <w:p w14:paraId="46412413" w14:textId="2C1AED3B" w:rsidR="000A3C46" w:rsidRDefault="000A3C46">
          <w:pPr>
            <w:pStyle w:val="Verzeichnis3"/>
            <w:tabs>
              <w:tab w:val="left" w:pos="1440"/>
              <w:tab w:val="right" w:leader="dot" w:pos="9062"/>
            </w:tabs>
            <w:rPr>
              <w:noProof/>
            </w:rPr>
          </w:pPr>
          <w:hyperlink w:anchor="_Toc194687198" w:history="1">
            <w:r w:rsidRPr="00680B01">
              <w:rPr>
                <w:rStyle w:val="Hyperlink"/>
                <w:rFonts w:ascii="F16" w:hAnsi="F16" w:cs="Times New Roman"/>
                <w:noProof/>
              </w:rPr>
              <w:t>2.2.2</w:t>
            </w:r>
            <w:r>
              <w:rPr>
                <w:noProof/>
              </w:rPr>
              <w:tab/>
            </w:r>
            <w:r w:rsidRPr="00680B01">
              <w:rPr>
                <w:rStyle w:val="Hyperlink"/>
                <w:rFonts w:ascii="Times New Roman" w:hAnsi="Times New Roman" w:cs="Times New Roman"/>
                <w:noProof/>
                <w:lang w:val="en-US"/>
              </w:rPr>
              <w:t>Stimulus material</w:t>
            </w:r>
            <w:r>
              <w:rPr>
                <w:noProof/>
                <w:webHidden/>
              </w:rPr>
              <w:tab/>
            </w:r>
            <w:r>
              <w:rPr>
                <w:noProof/>
                <w:webHidden/>
              </w:rPr>
              <w:fldChar w:fldCharType="begin"/>
            </w:r>
            <w:r>
              <w:rPr>
                <w:noProof/>
                <w:webHidden/>
              </w:rPr>
              <w:instrText xml:space="preserve"> PAGEREF _Toc194687198 \h </w:instrText>
            </w:r>
            <w:r>
              <w:rPr>
                <w:noProof/>
                <w:webHidden/>
              </w:rPr>
            </w:r>
            <w:r>
              <w:rPr>
                <w:noProof/>
                <w:webHidden/>
              </w:rPr>
              <w:fldChar w:fldCharType="separate"/>
            </w:r>
            <w:r>
              <w:rPr>
                <w:noProof/>
                <w:webHidden/>
              </w:rPr>
              <w:t>11</w:t>
            </w:r>
            <w:r>
              <w:rPr>
                <w:noProof/>
                <w:webHidden/>
              </w:rPr>
              <w:fldChar w:fldCharType="end"/>
            </w:r>
          </w:hyperlink>
        </w:p>
        <w:p w14:paraId="4C11C578" w14:textId="5A96381B" w:rsidR="000A3C46" w:rsidRDefault="000A3C46">
          <w:pPr>
            <w:pStyle w:val="Verzeichnis3"/>
            <w:tabs>
              <w:tab w:val="left" w:pos="1440"/>
              <w:tab w:val="right" w:leader="dot" w:pos="9062"/>
            </w:tabs>
            <w:rPr>
              <w:noProof/>
            </w:rPr>
          </w:pPr>
          <w:hyperlink w:anchor="_Toc194687199" w:history="1">
            <w:r w:rsidRPr="00680B01">
              <w:rPr>
                <w:rStyle w:val="Hyperlink"/>
                <w:rFonts w:ascii="F16" w:hAnsi="F16" w:cs="Times New Roman"/>
                <w:noProof/>
              </w:rPr>
              <w:t>2.2.3</w:t>
            </w:r>
            <w:r>
              <w:rPr>
                <w:noProof/>
              </w:rPr>
              <w:tab/>
            </w:r>
            <w:r w:rsidRPr="00680B01">
              <w:rPr>
                <w:rStyle w:val="Hyperlink"/>
                <w:rFonts w:ascii="Times New Roman" w:hAnsi="Times New Roman" w:cs="Times New Roman"/>
                <w:noProof/>
                <w:lang w:val="en-US"/>
              </w:rPr>
              <w:t>Design</w:t>
            </w:r>
            <w:r>
              <w:rPr>
                <w:noProof/>
                <w:webHidden/>
              </w:rPr>
              <w:tab/>
            </w:r>
            <w:r>
              <w:rPr>
                <w:noProof/>
                <w:webHidden/>
              </w:rPr>
              <w:fldChar w:fldCharType="begin"/>
            </w:r>
            <w:r>
              <w:rPr>
                <w:noProof/>
                <w:webHidden/>
              </w:rPr>
              <w:instrText xml:space="preserve"> PAGEREF _Toc194687199 \h </w:instrText>
            </w:r>
            <w:r>
              <w:rPr>
                <w:noProof/>
                <w:webHidden/>
              </w:rPr>
            </w:r>
            <w:r>
              <w:rPr>
                <w:noProof/>
                <w:webHidden/>
              </w:rPr>
              <w:fldChar w:fldCharType="separate"/>
            </w:r>
            <w:r>
              <w:rPr>
                <w:noProof/>
                <w:webHidden/>
              </w:rPr>
              <w:t>13</w:t>
            </w:r>
            <w:r>
              <w:rPr>
                <w:noProof/>
                <w:webHidden/>
              </w:rPr>
              <w:fldChar w:fldCharType="end"/>
            </w:r>
          </w:hyperlink>
        </w:p>
        <w:p w14:paraId="60D15AE4" w14:textId="17FE0479" w:rsidR="000A3C46" w:rsidRDefault="000A3C46">
          <w:pPr>
            <w:pStyle w:val="Verzeichnis3"/>
            <w:tabs>
              <w:tab w:val="left" w:pos="1440"/>
              <w:tab w:val="right" w:leader="dot" w:pos="9062"/>
            </w:tabs>
            <w:rPr>
              <w:noProof/>
            </w:rPr>
          </w:pPr>
          <w:hyperlink w:anchor="_Toc194687200" w:history="1">
            <w:r w:rsidRPr="00680B01">
              <w:rPr>
                <w:rStyle w:val="Hyperlink"/>
                <w:rFonts w:ascii="F16" w:hAnsi="F16" w:cs="Times New Roman"/>
                <w:noProof/>
              </w:rPr>
              <w:t>2.2.4</w:t>
            </w:r>
            <w:r>
              <w:rPr>
                <w:noProof/>
              </w:rPr>
              <w:tab/>
            </w:r>
            <w:r w:rsidRPr="00680B01">
              <w:rPr>
                <w:rStyle w:val="Hyperlink"/>
                <w:rFonts w:ascii="Times New Roman" w:hAnsi="Times New Roman" w:cs="Times New Roman"/>
                <w:noProof/>
                <w:lang w:val="en-US"/>
              </w:rPr>
              <w:t>Data analysis</w:t>
            </w:r>
            <w:r>
              <w:rPr>
                <w:noProof/>
                <w:webHidden/>
              </w:rPr>
              <w:tab/>
            </w:r>
            <w:r>
              <w:rPr>
                <w:noProof/>
                <w:webHidden/>
              </w:rPr>
              <w:fldChar w:fldCharType="begin"/>
            </w:r>
            <w:r>
              <w:rPr>
                <w:noProof/>
                <w:webHidden/>
              </w:rPr>
              <w:instrText xml:space="preserve"> PAGEREF _Toc194687200 \h </w:instrText>
            </w:r>
            <w:r>
              <w:rPr>
                <w:noProof/>
                <w:webHidden/>
              </w:rPr>
            </w:r>
            <w:r>
              <w:rPr>
                <w:noProof/>
                <w:webHidden/>
              </w:rPr>
              <w:fldChar w:fldCharType="separate"/>
            </w:r>
            <w:r>
              <w:rPr>
                <w:noProof/>
                <w:webHidden/>
              </w:rPr>
              <w:t>15</w:t>
            </w:r>
            <w:r>
              <w:rPr>
                <w:noProof/>
                <w:webHidden/>
              </w:rPr>
              <w:fldChar w:fldCharType="end"/>
            </w:r>
          </w:hyperlink>
        </w:p>
        <w:p w14:paraId="5A98D5E9" w14:textId="7C4D063C" w:rsidR="000A3C46" w:rsidRDefault="000A3C46">
          <w:pPr>
            <w:pStyle w:val="Verzeichnis2"/>
            <w:tabs>
              <w:tab w:val="left" w:pos="960"/>
              <w:tab w:val="right" w:leader="dot" w:pos="9062"/>
            </w:tabs>
            <w:rPr>
              <w:noProof/>
            </w:rPr>
          </w:pPr>
          <w:hyperlink w:anchor="_Toc194687201" w:history="1">
            <w:r w:rsidRPr="00680B01">
              <w:rPr>
                <w:rStyle w:val="Hyperlink"/>
                <w:rFonts w:ascii="Times New Roman" w:hAnsi="Times New Roman" w:cs="Times New Roman"/>
                <w:noProof/>
                <w:lang w:val="en-US"/>
              </w:rPr>
              <w:t>2.3</w:t>
            </w:r>
            <w:r>
              <w:rPr>
                <w:noProof/>
              </w:rPr>
              <w:tab/>
            </w:r>
            <w:r w:rsidRPr="00680B01">
              <w:rPr>
                <w:rStyle w:val="Hyperlink"/>
                <w:rFonts w:ascii="Times New Roman" w:hAnsi="Times New Roman" w:cs="Times New Roman"/>
                <w:noProof/>
                <w:lang w:val="en-US"/>
              </w:rPr>
              <w:t>Transparency and openness</w:t>
            </w:r>
            <w:r>
              <w:rPr>
                <w:noProof/>
                <w:webHidden/>
              </w:rPr>
              <w:tab/>
            </w:r>
            <w:r>
              <w:rPr>
                <w:noProof/>
                <w:webHidden/>
              </w:rPr>
              <w:fldChar w:fldCharType="begin"/>
            </w:r>
            <w:r>
              <w:rPr>
                <w:noProof/>
                <w:webHidden/>
              </w:rPr>
              <w:instrText xml:space="preserve"> PAGEREF _Toc194687201 \h </w:instrText>
            </w:r>
            <w:r>
              <w:rPr>
                <w:noProof/>
                <w:webHidden/>
              </w:rPr>
            </w:r>
            <w:r>
              <w:rPr>
                <w:noProof/>
                <w:webHidden/>
              </w:rPr>
              <w:fldChar w:fldCharType="separate"/>
            </w:r>
            <w:r>
              <w:rPr>
                <w:noProof/>
                <w:webHidden/>
              </w:rPr>
              <w:t>16</w:t>
            </w:r>
            <w:r>
              <w:rPr>
                <w:noProof/>
                <w:webHidden/>
              </w:rPr>
              <w:fldChar w:fldCharType="end"/>
            </w:r>
          </w:hyperlink>
        </w:p>
        <w:p w14:paraId="345339DD" w14:textId="5D75A2B4" w:rsidR="000A3C46" w:rsidRDefault="000A3C46">
          <w:pPr>
            <w:pStyle w:val="Verzeichnis2"/>
            <w:tabs>
              <w:tab w:val="left" w:pos="960"/>
              <w:tab w:val="right" w:leader="dot" w:pos="9062"/>
            </w:tabs>
            <w:rPr>
              <w:noProof/>
            </w:rPr>
          </w:pPr>
          <w:hyperlink w:anchor="_Toc194687202" w:history="1">
            <w:r w:rsidRPr="00680B01">
              <w:rPr>
                <w:rStyle w:val="Hyperlink"/>
                <w:rFonts w:ascii="Times New Roman" w:hAnsi="Times New Roman" w:cs="Times New Roman"/>
                <w:noProof/>
                <w:lang w:val="en-US"/>
              </w:rPr>
              <w:t>2.4</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2 \h </w:instrText>
            </w:r>
            <w:r>
              <w:rPr>
                <w:noProof/>
                <w:webHidden/>
              </w:rPr>
            </w:r>
            <w:r>
              <w:rPr>
                <w:noProof/>
                <w:webHidden/>
              </w:rPr>
              <w:fldChar w:fldCharType="separate"/>
            </w:r>
            <w:r>
              <w:rPr>
                <w:noProof/>
                <w:webHidden/>
              </w:rPr>
              <w:t>16</w:t>
            </w:r>
            <w:r>
              <w:rPr>
                <w:noProof/>
                <w:webHidden/>
              </w:rPr>
              <w:fldChar w:fldCharType="end"/>
            </w:r>
          </w:hyperlink>
        </w:p>
        <w:p w14:paraId="77DFB48A" w14:textId="1AD2EC03" w:rsidR="000A3C46" w:rsidRDefault="000A3C46">
          <w:pPr>
            <w:pStyle w:val="Verzeichnis3"/>
            <w:tabs>
              <w:tab w:val="left" w:pos="1440"/>
              <w:tab w:val="right" w:leader="dot" w:pos="9062"/>
            </w:tabs>
            <w:rPr>
              <w:noProof/>
            </w:rPr>
          </w:pPr>
          <w:hyperlink w:anchor="_Toc194687203" w:history="1">
            <w:r w:rsidRPr="00680B01">
              <w:rPr>
                <w:rStyle w:val="Hyperlink"/>
                <w:rFonts w:ascii="F16" w:hAnsi="F16" w:cs="Times New Roman"/>
                <w:noProof/>
              </w:rPr>
              <w:t>2.4.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3 \h </w:instrText>
            </w:r>
            <w:r>
              <w:rPr>
                <w:noProof/>
                <w:webHidden/>
              </w:rPr>
            </w:r>
            <w:r>
              <w:rPr>
                <w:noProof/>
                <w:webHidden/>
              </w:rPr>
              <w:fldChar w:fldCharType="separate"/>
            </w:r>
            <w:r>
              <w:rPr>
                <w:noProof/>
                <w:webHidden/>
              </w:rPr>
              <w:t>16</w:t>
            </w:r>
            <w:r>
              <w:rPr>
                <w:noProof/>
                <w:webHidden/>
              </w:rPr>
              <w:fldChar w:fldCharType="end"/>
            </w:r>
          </w:hyperlink>
        </w:p>
        <w:p w14:paraId="5C1E097E" w14:textId="284392A3" w:rsidR="000A3C46" w:rsidRDefault="000A3C46">
          <w:pPr>
            <w:pStyle w:val="Verzeichnis3"/>
            <w:tabs>
              <w:tab w:val="left" w:pos="1440"/>
              <w:tab w:val="right" w:leader="dot" w:pos="9062"/>
            </w:tabs>
            <w:rPr>
              <w:noProof/>
            </w:rPr>
          </w:pPr>
          <w:hyperlink w:anchor="_Toc194687204" w:history="1">
            <w:r w:rsidRPr="00680B01">
              <w:rPr>
                <w:rStyle w:val="Hyperlink"/>
                <w:rFonts w:ascii="F16" w:hAnsi="F16" w:cs="Times New Roman"/>
                <w:noProof/>
              </w:rPr>
              <w:t>2.4.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04 \h </w:instrText>
            </w:r>
            <w:r>
              <w:rPr>
                <w:noProof/>
                <w:webHidden/>
              </w:rPr>
            </w:r>
            <w:r>
              <w:rPr>
                <w:noProof/>
                <w:webHidden/>
              </w:rPr>
              <w:fldChar w:fldCharType="separate"/>
            </w:r>
            <w:r>
              <w:rPr>
                <w:noProof/>
                <w:webHidden/>
              </w:rPr>
              <w:t>18</w:t>
            </w:r>
            <w:r>
              <w:rPr>
                <w:noProof/>
                <w:webHidden/>
              </w:rPr>
              <w:fldChar w:fldCharType="end"/>
            </w:r>
          </w:hyperlink>
        </w:p>
        <w:p w14:paraId="075F0E41" w14:textId="39E24255" w:rsidR="000A3C46" w:rsidRDefault="000A3C46">
          <w:pPr>
            <w:pStyle w:val="Verzeichnis1"/>
            <w:tabs>
              <w:tab w:val="left" w:pos="440"/>
              <w:tab w:val="right" w:leader="dot" w:pos="9062"/>
            </w:tabs>
            <w:rPr>
              <w:noProof/>
            </w:rPr>
          </w:pPr>
          <w:hyperlink w:anchor="_Toc194687205" w:history="1">
            <w:r w:rsidRPr="00680B01">
              <w:rPr>
                <w:rStyle w:val="Hyperlink"/>
                <w:rFonts w:ascii="Times New Roman" w:hAnsi="Times New Roman" w:cs="Times New Roman"/>
                <w:noProof/>
                <w:lang w:val="en-US"/>
              </w:rPr>
              <w:t>3</w:t>
            </w:r>
            <w:r>
              <w:rPr>
                <w:noProof/>
              </w:rPr>
              <w:tab/>
            </w:r>
            <w:r w:rsidRPr="00680B01">
              <w:rPr>
                <w:rStyle w:val="Hyperlink"/>
                <w:rFonts w:ascii="Times New Roman" w:hAnsi="Times New Roman" w:cs="Times New Roman"/>
                <w:noProof/>
                <w:lang w:val="en-US"/>
              </w:rPr>
              <w:t>Part II: Comparison of professionals, amateurs and non-musicians</w:t>
            </w:r>
            <w:r>
              <w:rPr>
                <w:noProof/>
                <w:webHidden/>
              </w:rPr>
              <w:tab/>
            </w:r>
            <w:r>
              <w:rPr>
                <w:noProof/>
                <w:webHidden/>
              </w:rPr>
              <w:fldChar w:fldCharType="begin"/>
            </w:r>
            <w:r>
              <w:rPr>
                <w:noProof/>
                <w:webHidden/>
              </w:rPr>
              <w:instrText xml:space="preserve"> PAGEREF _Toc194687205 \h </w:instrText>
            </w:r>
            <w:r>
              <w:rPr>
                <w:noProof/>
                <w:webHidden/>
              </w:rPr>
            </w:r>
            <w:r>
              <w:rPr>
                <w:noProof/>
                <w:webHidden/>
              </w:rPr>
              <w:fldChar w:fldCharType="separate"/>
            </w:r>
            <w:r>
              <w:rPr>
                <w:noProof/>
                <w:webHidden/>
              </w:rPr>
              <w:t>20</w:t>
            </w:r>
            <w:r>
              <w:rPr>
                <w:noProof/>
                <w:webHidden/>
              </w:rPr>
              <w:fldChar w:fldCharType="end"/>
            </w:r>
          </w:hyperlink>
        </w:p>
        <w:p w14:paraId="64B2812B" w14:textId="1C7479B8" w:rsidR="000A3C46" w:rsidRDefault="000A3C46">
          <w:pPr>
            <w:pStyle w:val="Verzeichnis2"/>
            <w:tabs>
              <w:tab w:val="left" w:pos="960"/>
              <w:tab w:val="right" w:leader="dot" w:pos="9062"/>
            </w:tabs>
            <w:rPr>
              <w:noProof/>
            </w:rPr>
          </w:pPr>
          <w:hyperlink w:anchor="_Toc194687206" w:history="1">
            <w:r w:rsidRPr="00680B01">
              <w:rPr>
                <w:rStyle w:val="Hyperlink"/>
                <w:rFonts w:ascii="Times New Roman" w:hAnsi="Times New Roman" w:cs="Times New Roman"/>
                <w:noProof/>
                <w:lang w:val="en-US"/>
              </w:rPr>
              <w:t>3.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06 \h </w:instrText>
            </w:r>
            <w:r>
              <w:rPr>
                <w:noProof/>
                <w:webHidden/>
              </w:rPr>
            </w:r>
            <w:r>
              <w:rPr>
                <w:noProof/>
                <w:webHidden/>
              </w:rPr>
              <w:fldChar w:fldCharType="separate"/>
            </w:r>
            <w:r>
              <w:rPr>
                <w:noProof/>
                <w:webHidden/>
              </w:rPr>
              <w:t>20</w:t>
            </w:r>
            <w:r>
              <w:rPr>
                <w:noProof/>
                <w:webHidden/>
              </w:rPr>
              <w:fldChar w:fldCharType="end"/>
            </w:r>
          </w:hyperlink>
        </w:p>
        <w:p w14:paraId="2F12393F" w14:textId="4CD004FB" w:rsidR="000A3C46" w:rsidRDefault="000A3C46">
          <w:pPr>
            <w:pStyle w:val="Verzeichnis2"/>
            <w:tabs>
              <w:tab w:val="left" w:pos="960"/>
              <w:tab w:val="right" w:leader="dot" w:pos="9062"/>
            </w:tabs>
            <w:rPr>
              <w:noProof/>
            </w:rPr>
          </w:pPr>
          <w:hyperlink w:anchor="_Toc194687207" w:history="1">
            <w:r w:rsidRPr="00680B01">
              <w:rPr>
                <w:rStyle w:val="Hyperlink"/>
                <w:rFonts w:ascii="Times New Roman" w:hAnsi="Times New Roman" w:cs="Times New Roman"/>
                <w:noProof/>
                <w:lang w:val="en-US"/>
              </w:rPr>
              <w:t>3.2</w:t>
            </w:r>
            <w:r>
              <w:rPr>
                <w:noProof/>
              </w:rPr>
              <w:tab/>
            </w:r>
            <w:r w:rsidRPr="00680B01">
              <w:rPr>
                <w:rStyle w:val="Hyperlink"/>
                <w:rFonts w:ascii="Times New Roman" w:hAnsi="Times New Roman" w:cs="Times New Roman"/>
                <w:noProof/>
                <w:lang w:val="en-US"/>
              </w:rPr>
              <w:t>Method</w:t>
            </w:r>
            <w:r>
              <w:rPr>
                <w:noProof/>
                <w:webHidden/>
              </w:rPr>
              <w:tab/>
            </w:r>
            <w:r>
              <w:rPr>
                <w:noProof/>
                <w:webHidden/>
              </w:rPr>
              <w:fldChar w:fldCharType="begin"/>
            </w:r>
            <w:r>
              <w:rPr>
                <w:noProof/>
                <w:webHidden/>
              </w:rPr>
              <w:instrText xml:space="preserve"> PAGEREF _Toc194687207 \h </w:instrText>
            </w:r>
            <w:r>
              <w:rPr>
                <w:noProof/>
                <w:webHidden/>
              </w:rPr>
            </w:r>
            <w:r>
              <w:rPr>
                <w:noProof/>
                <w:webHidden/>
              </w:rPr>
              <w:fldChar w:fldCharType="separate"/>
            </w:r>
            <w:r>
              <w:rPr>
                <w:noProof/>
                <w:webHidden/>
              </w:rPr>
              <w:t>21</w:t>
            </w:r>
            <w:r>
              <w:rPr>
                <w:noProof/>
                <w:webHidden/>
              </w:rPr>
              <w:fldChar w:fldCharType="end"/>
            </w:r>
          </w:hyperlink>
        </w:p>
        <w:p w14:paraId="692AEB91" w14:textId="28D26323" w:rsidR="000A3C46" w:rsidRDefault="000A3C46">
          <w:pPr>
            <w:pStyle w:val="Verzeichnis2"/>
            <w:tabs>
              <w:tab w:val="left" w:pos="960"/>
              <w:tab w:val="right" w:leader="dot" w:pos="9062"/>
            </w:tabs>
            <w:rPr>
              <w:noProof/>
            </w:rPr>
          </w:pPr>
          <w:hyperlink w:anchor="_Toc194687208" w:history="1">
            <w:r w:rsidRPr="00680B01">
              <w:rPr>
                <w:rStyle w:val="Hyperlink"/>
                <w:rFonts w:ascii="Times New Roman" w:hAnsi="Times New Roman" w:cs="Times New Roman"/>
                <w:noProof/>
                <w:lang w:val="en-US"/>
              </w:rPr>
              <w:t>3.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8 \h </w:instrText>
            </w:r>
            <w:r>
              <w:rPr>
                <w:noProof/>
                <w:webHidden/>
              </w:rPr>
            </w:r>
            <w:r>
              <w:rPr>
                <w:noProof/>
                <w:webHidden/>
              </w:rPr>
              <w:fldChar w:fldCharType="separate"/>
            </w:r>
            <w:r>
              <w:rPr>
                <w:noProof/>
                <w:webHidden/>
              </w:rPr>
              <w:t>21</w:t>
            </w:r>
            <w:r>
              <w:rPr>
                <w:noProof/>
                <w:webHidden/>
              </w:rPr>
              <w:fldChar w:fldCharType="end"/>
            </w:r>
          </w:hyperlink>
        </w:p>
        <w:p w14:paraId="2E9C1708" w14:textId="6743170D" w:rsidR="000A3C46" w:rsidRDefault="000A3C46">
          <w:pPr>
            <w:pStyle w:val="Verzeichnis3"/>
            <w:tabs>
              <w:tab w:val="left" w:pos="1440"/>
              <w:tab w:val="right" w:leader="dot" w:pos="9062"/>
            </w:tabs>
            <w:rPr>
              <w:noProof/>
            </w:rPr>
          </w:pPr>
          <w:hyperlink w:anchor="_Toc194687209" w:history="1">
            <w:r w:rsidRPr="00680B01">
              <w:rPr>
                <w:rStyle w:val="Hyperlink"/>
                <w:rFonts w:ascii="F16" w:hAnsi="F16" w:cs="Times New Roman"/>
                <w:noProof/>
              </w:rPr>
              <w:t>3.3.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9 \h </w:instrText>
            </w:r>
            <w:r>
              <w:rPr>
                <w:noProof/>
                <w:webHidden/>
              </w:rPr>
            </w:r>
            <w:r>
              <w:rPr>
                <w:noProof/>
                <w:webHidden/>
              </w:rPr>
              <w:fldChar w:fldCharType="separate"/>
            </w:r>
            <w:r>
              <w:rPr>
                <w:noProof/>
                <w:webHidden/>
              </w:rPr>
              <w:t>21</w:t>
            </w:r>
            <w:r>
              <w:rPr>
                <w:noProof/>
                <w:webHidden/>
              </w:rPr>
              <w:fldChar w:fldCharType="end"/>
            </w:r>
          </w:hyperlink>
        </w:p>
        <w:p w14:paraId="352C6353" w14:textId="1CDF0C55" w:rsidR="000A3C46" w:rsidRDefault="000A3C46">
          <w:pPr>
            <w:pStyle w:val="Verzeichnis3"/>
            <w:tabs>
              <w:tab w:val="left" w:pos="1440"/>
              <w:tab w:val="right" w:leader="dot" w:pos="9062"/>
            </w:tabs>
            <w:rPr>
              <w:noProof/>
            </w:rPr>
          </w:pPr>
          <w:hyperlink w:anchor="_Toc194687210" w:history="1">
            <w:r w:rsidRPr="00680B01">
              <w:rPr>
                <w:rStyle w:val="Hyperlink"/>
                <w:rFonts w:ascii="F16" w:hAnsi="F16" w:cs="Times New Roman"/>
                <w:noProof/>
              </w:rPr>
              <w:t>3.3.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10 \h </w:instrText>
            </w:r>
            <w:r>
              <w:rPr>
                <w:noProof/>
                <w:webHidden/>
              </w:rPr>
            </w:r>
            <w:r>
              <w:rPr>
                <w:noProof/>
                <w:webHidden/>
              </w:rPr>
              <w:fldChar w:fldCharType="separate"/>
            </w:r>
            <w:r>
              <w:rPr>
                <w:noProof/>
                <w:webHidden/>
              </w:rPr>
              <w:t>24</w:t>
            </w:r>
            <w:r>
              <w:rPr>
                <w:noProof/>
                <w:webHidden/>
              </w:rPr>
              <w:fldChar w:fldCharType="end"/>
            </w:r>
          </w:hyperlink>
        </w:p>
        <w:p w14:paraId="02EB43B1" w14:textId="5C25AF3E" w:rsidR="000A3C46" w:rsidRDefault="000A3C46">
          <w:pPr>
            <w:pStyle w:val="Verzeichnis1"/>
            <w:tabs>
              <w:tab w:val="left" w:pos="440"/>
              <w:tab w:val="right" w:leader="dot" w:pos="9062"/>
            </w:tabs>
            <w:rPr>
              <w:noProof/>
            </w:rPr>
          </w:pPr>
          <w:hyperlink w:anchor="_Toc194687211" w:history="1">
            <w:r w:rsidRPr="00680B01">
              <w:rPr>
                <w:rStyle w:val="Hyperlink"/>
                <w:rFonts w:ascii="Times New Roman" w:hAnsi="Times New Roman" w:cs="Times New Roman"/>
                <w:noProof/>
                <w:lang w:val="en-US"/>
              </w:rPr>
              <w:t>4</w:t>
            </w:r>
            <w:r>
              <w:rPr>
                <w:noProof/>
              </w:rPr>
              <w:tab/>
            </w:r>
            <w:r w:rsidRPr="00680B01">
              <w:rPr>
                <w:rStyle w:val="Hyperlink"/>
                <w:rFonts w:ascii="Times New Roman" w:hAnsi="Times New Roman" w:cs="Times New Roman"/>
                <w:noProof/>
                <w:lang w:val="en-US"/>
              </w:rPr>
              <w:t>Part III: Correlational analyses</w:t>
            </w:r>
            <w:r>
              <w:rPr>
                <w:noProof/>
                <w:webHidden/>
              </w:rPr>
              <w:tab/>
            </w:r>
            <w:r>
              <w:rPr>
                <w:noProof/>
                <w:webHidden/>
              </w:rPr>
              <w:fldChar w:fldCharType="begin"/>
            </w:r>
            <w:r>
              <w:rPr>
                <w:noProof/>
                <w:webHidden/>
              </w:rPr>
              <w:instrText xml:space="preserve"> PAGEREF _Toc194687211 \h </w:instrText>
            </w:r>
            <w:r>
              <w:rPr>
                <w:noProof/>
                <w:webHidden/>
              </w:rPr>
            </w:r>
            <w:r>
              <w:rPr>
                <w:noProof/>
                <w:webHidden/>
              </w:rPr>
              <w:fldChar w:fldCharType="separate"/>
            </w:r>
            <w:r>
              <w:rPr>
                <w:noProof/>
                <w:webHidden/>
              </w:rPr>
              <w:t>25</w:t>
            </w:r>
            <w:r>
              <w:rPr>
                <w:noProof/>
                <w:webHidden/>
              </w:rPr>
              <w:fldChar w:fldCharType="end"/>
            </w:r>
          </w:hyperlink>
        </w:p>
        <w:p w14:paraId="16909D4B" w14:textId="36A03861" w:rsidR="000A3C46" w:rsidRDefault="000A3C46">
          <w:pPr>
            <w:pStyle w:val="Verzeichnis2"/>
            <w:tabs>
              <w:tab w:val="left" w:pos="960"/>
              <w:tab w:val="right" w:leader="dot" w:pos="9062"/>
            </w:tabs>
            <w:rPr>
              <w:noProof/>
            </w:rPr>
          </w:pPr>
          <w:hyperlink w:anchor="_Toc194687212" w:history="1">
            <w:r w:rsidRPr="00680B01">
              <w:rPr>
                <w:rStyle w:val="Hyperlink"/>
                <w:rFonts w:ascii="Times New Roman" w:hAnsi="Times New Roman" w:cs="Times New Roman"/>
                <w:noProof/>
                <w:lang w:val="en-US"/>
              </w:rPr>
              <w:t>4.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12 \h </w:instrText>
            </w:r>
            <w:r>
              <w:rPr>
                <w:noProof/>
                <w:webHidden/>
              </w:rPr>
            </w:r>
            <w:r>
              <w:rPr>
                <w:noProof/>
                <w:webHidden/>
              </w:rPr>
              <w:fldChar w:fldCharType="separate"/>
            </w:r>
            <w:r>
              <w:rPr>
                <w:noProof/>
                <w:webHidden/>
              </w:rPr>
              <w:t>25</w:t>
            </w:r>
            <w:r>
              <w:rPr>
                <w:noProof/>
                <w:webHidden/>
              </w:rPr>
              <w:fldChar w:fldCharType="end"/>
            </w:r>
          </w:hyperlink>
        </w:p>
        <w:p w14:paraId="44EEFE5F" w14:textId="78434AEF" w:rsidR="000A3C46" w:rsidRDefault="000A3C46">
          <w:pPr>
            <w:pStyle w:val="Verzeichnis2"/>
            <w:tabs>
              <w:tab w:val="left" w:pos="960"/>
              <w:tab w:val="right" w:leader="dot" w:pos="9062"/>
            </w:tabs>
            <w:rPr>
              <w:noProof/>
            </w:rPr>
          </w:pPr>
          <w:hyperlink w:anchor="_Toc194687213" w:history="1">
            <w:r w:rsidRPr="00680B01">
              <w:rPr>
                <w:rStyle w:val="Hyperlink"/>
                <w:rFonts w:ascii="Times New Roman" w:hAnsi="Times New Roman" w:cs="Times New Roman"/>
                <w:noProof/>
                <w:lang w:val="en-US"/>
              </w:rPr>
              <w:t>4.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213 \h </w:instrText>
            </w:r>
            <w:r>
              <w:rPr>
                <w:noProof/>
                <w:webHidden/>
              </w:rPr>
            </w:r>
            <w:r>
              <w:rPr>
                <w:noProof/>
                <w:webHidden/>
              </w:rPr>
              <w:fldChar w:fldCharType="separate"/>
            </w:r>
            <w:r>
              <w:rPr>
                <w:noProof/>
                <w:webHidden/>
              </w:rPr>
              <w:t>25</w:t>
            </w:r>
            <w:r>
              <w:rPr>
                <w:noProof/>
                <w:webHidden/>
              </w:rPr>
              <w:fldChar w:fldCharType="end"/>
            </w:r>
          </w:hyperlink>
        </w:p>
        <w:p w14:paraId="1FA14EDE" w14:textId="37B209F7" w:rsidR="000A3C46" w:rsidRDefault="000A3C46">
          <w:pPr>
            <w:pStyle w:val="Verzeichnis2"/>
            <w:tabs>
              <w:tab w:val="left" w:pos="960"/>
              <w:tab w:val="right" w:leader="dot" w:pos="9062"/>
            </w:tabs>
            <w:rPr>
              <w:noProof/>
            </w:rPr>
          </w:pPr>
          <w:hyperlink w:anchor="_Toc194687214" w:history="1">
            <w:r w:rsidRPr="00680B01">
              <w:rPr>
                <w:rStyle w:val="Hyperlink"/>
                <w:rFonts w:ascii="Times New Roman" w:hAnsi="Times New Roman" w:cs="Times New Roman"/>
                <w:noProof/>
                <w:lang w:val="en-US"/>
              </w:rPr>
              <w:t>4.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14 \h </w:instrText>
            </w:r>
            <w:r>
              <w:rPr>
                <w:noProof/>
                <w:webHidden/>
              </w:rPr>
            </w:r>
            <w:r>
              <w:rPr>
                <w:noProof/>
                <w:webHidden/>
              </w:rPr>
              <w:fldChar w:fldCharType="separate"/>
            </w:r>
            <w:r>
              <w:rPr>
                <w:noProof/>
                <w:webHidden/>
              </w:rPr>
              <w:t>26</w:t>
            </w:r>
            <w:r>
              <w:rPr>
                <w:noProof/>
                <w:webHidden/>
              </w:rPr>
              <w:fldChar w:fldCharType="end"/>
            </w:r>
          </w:hyperlink>
        </w:p>
        <w:p w14:paraId="0A5B51A6" w14:textId="35B03F0F" w:rsidR="000A3C46" w:rsidRDefault="000A3C46">
          <w:pPr>
            <w:pStyle w:val="Verzeichnis1"/>
            <w:tabs>
              <w:tab w:val="left" w:pos="440"/>
              <w:tab w:val="right" w:leader="dot" w:pos="9062"/>
            </w:tabs>
            <w:rPr>
              <w:noProof/>
            </w:rPr>
          </w:pPr>
          <w:hyperlink w:anchor="_Toc194687215" w:history="1">
            <w:r w:rsidRPr="00680B01">
              <w:rPr>
                <w:rStyle w:val="Hyperlink"/>
                <w:rFonts w:ascii="Times New Roman" w:hAnsi="Times New Roman" w:cs="Times New Roman"/>
                <w:noProof/>
                <w:lang w:val="en-US"/>
              </w:rPr>
              <w:t>5</w:t>
            </w:r>
            <w:r>
              <w:rPr>
                <w:noProof/>
              </w:rPr>
              <w:tab/>
            </w:r>
            <w:r w:rsidRPr="00680B01">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194687215 \h </w:instrText>
            </w:r>
            <w:r>
              <w:rPr>
                <w:noProof/>
                <w:webHidden/>
              </w:rPr>
            </w:r>
            <w:r>
              <w:rPr>
                <w:noProof/>
                <w:webHidden/>
              </w:rPr>
              <w:fldChar w:fldCharType="separate"/>
            </w:r>
            <w:r>
              <w:rPr>
                <w:noProof/>
                <w:webHidden/>
              </w:rPr>
              <w:t>26</w:t>
            </w:r>
            <w:r>
              <w:rPr>
                <w:noProof/>
                <w:webHidden/>
              </w:rPr>
              <w:fldChar w:fldCharType="end"/>
            </w:r>
          </w:hyperlink>
        </w:p>
        <w:p w14:paraId="6C580D37" w14:textId="548251BF" w:rsidR="000A3C46" w:rsidRDefault="000A3C46">
          <w:pPr>
            <w:pStyle w:val="Verzeichnis2"/>
            <w:tabs>
              <w:tab w:val="left" w:pos="960"/>
              <w:tab w:val="right" w:leader="dot" w:pos="9062"/>
            </w:tabs>
            <w:rPr>
              <w:noProof/>
            </w:rPr>
          </w:pPr>
          <w:hyperlink w:anchor="_Toc194687216" w:history="1">
            <w:r w:rsidRPr="00680B01">
              <w:rPr>
                <w:rStyle w:val="Hyperlink"/>
                <w:rFonts w:ascii="Times New Roman" w:hAnsi="Times New Roman" w:cs="Times New Roman"/>
                <w:noProof/>
                <w:lang w:val="en-US"/>
              </w:rPr>
              <w:t>5.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216 \h </w:instrText>
            </w:r>
            <w:r>
              <w:rPr>
                <w:noProof/>
                <w:webHidden/>
              </w:rPr>
            </w:r>
            <w:r>
              <w:rPr>
                <w:noProof/>
                <w:webHidden/>
              </w:rPr>
              <w:fldChar w:fldCharType="separate"/>
            </w:r>
            <w:r>
              <w:rPr>
                <w:noProof/>
                <w:webHidden/>
              </w:rPr>
              <w:t>26</w:t>
            </w:r>
            <w:r>
              <w:rPr>
                <w:noProof/>
                <w:webHidden/>
              </w:rPr>
              <w:fldChar w:fldCharType="end"/>
            </w:r>
          </w:hyperlink>
        </w:p>
        <w:p w14:paraId="08FFF4DD" w14:textId="3C7D50F9" w:rsidR="000A3C46" w:rsidRDefault="000A3C46">
          <w:pPr>
            <w:pStyle w:val="Verzeichnis2"/>
            <w:tabs>
              <w:tab w:val="left" w:pos="960"/>
              <w:tab w:val="right" w:leader="dot" w:pos="9062"/>
            </w:tabs>
            <w:rPr>
              <w:noProof/>
            </w:rPr>
          </w:pPr>
          <w:hyperlink w:anchor="_Toc194687217" w:history="1">
            <w:r w:rsidRPr="00680B01">
              <w:rPr>
                <w:rStyle w:val="Hyperlink"/>
                <w:rFonts w:ascii="Times New Roman" w:hAnsi="Times New Roman" w:cs="Times New Roman"/>
                <w:noProof/>
                <w:lang w:val="en-US"/>
              </w:rPr>
              <w:t>5.2</w:t>
            </w:r>
            <w:r>
              <w:rPr>
                <w:noProof/>
              </w:rPr>
              <w:tab/>
            </w:r>
            <w:r w:rsidRPr="00680B01">
              <w:rPr>
                <w:rStyle w:val="Hyperlink"/>
                <w:rFonts w:ascii="Times New Roman" w:hAnsi="Times New Roman" w:cs="Times New Roman"/>
                <w:noProof/>
                <w:lang w:val="en-US"/>
              </w:rPr>
              <w:t>Professional musicians vs. amateurs</w:t>
            </w:r>
            <w:r>
              <w:rPr>
                <w:noProof/>
                <w:webHidden/>
              </w:rPr>
              <w:tab/>
            </w:r>
            <w:r>
              <w:rPr>
                <w:noProof/>
                <w:webHidden/>
              </w:rPr>
              <w:fldChar w:fldCharType="begin"/>
            </w:r>
            <w:r>
              <w:rPr>
                <w:noProof/>
                <w:webHidden/>
              </w:rPr>
              <w:instrText xml:space="preserve"> PAGEREF _Toc194687217 \h </w:instrText>
            </w:r>
            <w:r>
              <w:rPr>
                <w:noProof/>
                <w:webHidden/>
              </w:rPr>
            </w:r>
            <w:r>
              <w:rPr>
                <w:noProof/>
                <w:webHidden/>
              </w:rPr>
              <w:fldChar w:fldCharType="separate"/>
            </w:r>
            <w:r>
              <w:rPr>
                <w:noProof/>
                <w:webHidden/>
              </w:rPr>
              <w:t>27</w:t>
            </w:r>
            <w:r>
              <w:rPr>
                <w:noProof/>
                <w:webHidden/>
              </w:rPr>
              <w:fldChar w:fldCharType="end"/>
            </w:r>
          </w:hyperlink>
        </w:p>
        <w:p w14:paraId="5E617BC1" w14:textId="56C60250" w:rsidR="000A3C46" w:rsidRDefault="000A3C46">
          <w:pPr>
            <w:pStyle w:val="Verzeichnis2"/>
            <w:tabs>
              <w:tab w:val="left" w:pos="960"/>
              <w:tab w:val="right" w:leader="dot" w:pos="9062"/>
            </w:tabs>
            <w:rPr>
              <w:noProof/>
            </w:rPr>
          </w:pPr>
          <w:hyperlink w:anchor="_Toc194687218" w:history="1">
            <w:r w:rsidRPr="00680B01">
              <w:rPr>
                <w:rStyle w:val="Hyperlink"/>
                <w:rFonts w:ascii="Times New Roman" w:hAnsi="Times New Roman" w:cs="Times New Roman"/>
                <w:noProof/>
                <w:lang w:val="en-US"/>
              </w:rPr>
              <w:t>5.3</w:t>
            </w:r>
            <w:r>
              <w:rPr>
                <w:noProof/>
              </w:rPr>
              <w:tab/>
            </w:r>
            <w:r w:rsidRPr="00680B01">
              <w:rPr>
                <w:rStyle w:val="Hyperlink"/>
                <w:rFonts w:ascii="Times New Roman" w:hAnsi="Times New Roman" w:cs="Times New Roman"/>
                <w:noProof/>
                <w:lang w:val="en-US"/>
              </w:rPr>
              <w:t>Constraints on generality and future directions</w:t>
            </w:r>
            <w:r>
              <w:rPr>
                <w:noProof/>
                <w:webHidden/>
              </w:rPr>
              <w:tab/>
            </w:r>
            <w:r>
              <w:rPr>
                <w:noProof/>
                <w:webHidden/>
              </w:rPr>
              <w:fldChar w:fldCharType="begin"/>
            </w:r>
            <w:r>
              <w:rPr>
                <w:noProof/>
                <w:webHidden/>
              </w:rPr>
              <w:instrText xml:space="preserve"> PAGEREF _Toc194687218 \h </w:instrText>
            </w:r>
            <w:r>
              <w:rPr>
                <w:noProof/>
                <w:webHidden/>
              </w:rPr>
            </w:r>
            <w:r>
              <w:rPr>
                <w:noProof/>
                <w:webHidden/>
              </w:rPr>
              <w:fldChar w:fldCharType="separate"/>
            </w:r>
            <w:r>
              <w:rPr>
                <w:noProof/>
                <w:webHidden/>
              </w:rPr>
              <w:t>27</w:t>
            </w:r>
            <w:r>
              <w:rPr>
                <w:noProof/>
                <w:webHidden/>
              </w:rPr>
              <w:fldChar w:fldCharType="end"/>
            </w:r>
          </w:hyperlink>
        </w:p>
        <w:p w14:paraId="5CD5812A" w14:textId="5586A308" w:rsidR="000A3C46" w:rsidRDefault="000A3C46">
          <w:pPr>
            <w:pStyle w:val="Verzeichnis1"/>
            <w:tabs>
              <w:tab w:val="left" w:pos="440"/>
              <w:tab w:val="right" w:leader="dot" w:pos="9062"/>
            </w:tabs>
            <w:rPr>
              <w:noProof/>
            </w:rPr>
          </w:pPr>
          <w:hyperlink w:anchor="_Toc194687219" w:history="1">
            <w:r w:rsidRPr="00680B01">
              <w:rPr>
                <w:rStyle w:val="Hyperlink"/>
                <w:rFonts w:ascii="Times New Roman" w:hAnsi="Times New Roman" w:cs="Times New Roman"/>
                <w:noProof/>
                <w:lang w:val="en-US"/>
              </w:rPr>
              <w:t>6</w:t>
            </w:r>
            <w:r>
              <w:rPr>
                <w:noProof/>
              </w:rPr>
              <w:tab/>
            </w:r>
            <w:r w:rsidRPr="00680B01">
              <w:rPr>
                <w:rStyle w:val="Hyperlink"/>
                <w:rFonts w:ascii="Times New Roman" w:hAnsi="Times New Roman" w:cs="Times New Roman"/>
                <w:noProof/>
                <w:lang w:val="en-US"/>
              </w:rPr>
              <w:t>Summary and Conclusion</w:t>
            </w:r>
            <w:r>
              <w:rPr>
                <w:noProof/>
                <w:webHidden/>
              </w:rPr>
              <w:tab/>
            </w:r>
            <w:r>
              <w:rPr>
                <w:noProof/>
                <w:webHidden/>
              </w:rPr>
              <w:fldChar w:fldCharType="begin"/>
            </w:r>
            <w:r>
              <w:rPr>
                <w:noProof/>
                <w:webHidden/>
              </w:rPr>
              <w:instrText xml:space="preserve"> PAGEREF _Toc194687219 \h </w:instrText>
            </w:r>
            <w:r>
              <w:rPr>
                <w:noProof/>
                <w:webHidden/>
              </w:rPr>
            </w:r>
            <w:r>
              <w:rPr>
                <w:noProof/>
                <w:webHidden/>
              </w:rPr>
              <w:fldChar w:fldCharType="separate"/>
            </w:r>
            <w:r>
              <w:rPr>
                <w:noProof/>
                <w:webHidden/>
              </w:rPr>
              <w:t>28</w:t>
            </w:r>
            <w:r>
              <w:rPr>
                <w:noProof/>
                <w:webHidden/>
              </w:rPr>
              <w:fldChar w:fldCharType="end"/>
            </w:r>
          </w:hyperlink>
        </w:p>
        <w:p w14:paraId="05C9113C" w14:textId="00592298" w:rsidR="000A3C46" w:rsidRDefault="000A3C46">
          <w:pPr>
            <w:pStyle w:val="Verzeichnis1"/>
            <w:tabs>
              <w:tab w:val="left" w:pos="440"/>
              <w:tab w:val="right" w:leader="dot" w:pos="9062"/>
            </w:tabs>
            <w:rPr>
              <w:noProof/>
            </w:rPr>
          </w:pPr>
          <w:hyperlink w:anchor="_Toc194687220" w:history="1">
            <w:r w:rsidRPr="00680B01">
              <w:rPr>
                <w:rStyle w:val="Hyperlink"/>
                <w:rFonts w:ascii="Times New Roman" w:hAnsi="Times New Roman" w:cs="Times New Roman"/>
                <w:noProof/>
                <w:lang w:val="en-US"/>
              </w:rPr>
              <w:t>7</w:t>
            </w:r>
            <w:r>
              <w:rPr>
                <w:noProof/>
              </w:rPr>
              <w:tab/>
            </w:r>
            <w:r w:rsidRPr="00680B01">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194687220 \h </w:instrText>
            </w:r>
            <w:r>
              <w:rPr>
                <w:noProof/>
                <w:webHidden/>
              </w:rPr>
            </w:r>
            <w:r>
              <w:rPr>
                <w:noProof/>
                <w:webHidden/>
              </w:rPr>
              <w:fldChar w:fldCharType="separate"/>
            </w:r>
            <w:r>
              <w:rPr>
                <w:noProof/>
                <w:webHidden/>
              </w:rPr>
              <w:t>28</w:t>
            </w:r>
            <w:r>
              <w:rPr>
                <w:noProof/>
                <w:webHidden/>
              </w:rPr>
              <w:fldChar w:fldCharType="end"/>
            </w:r>
          </w:hyperlink>
        </w:p>
        <w:p w14:paraId="0DA6F0A2" w14:textId="4ABDD0C9" w:rsidR="000A3C46" w:rsidRDefault="000A3C46">
          <w:pPr>
            <w:pStyle w:val="Verzeichnis1"/>
            <w:tabs>
              <w:tab w:val="left" w:pos="440"/>
              <w:tab w:val="right" w:leader="dot" w:pos="9062"/>
            </w:tabs>
            <w:rPr>
              <w:noProof/>
            </w:rPr>
          </w:pPr>
          <w:hyperlink w:anchor="_Toc194687221" w:history="1">
            <w:r w:rsidRPr="00680B01">
              <w:rPr>
                <w:rStyle w:val="Hyperlink"/>
                <w:rFonts w:ascii="Times New Roman" w:hAnsi="Times New Roman" w:cs="Times New Roman"/>
                <w:noProof/>
                <w:lang w:val="en-US"/>
              </w:rPr>
              <w:t>8</w:t>
            </w:r>
            <w:r>
              <w:rPr>
                <w:noProof/>
              </w:rPr>
              <w:tab/>
            </w:r>
            <w:r w:rsidRPr="00680B01">
              <w:rPr>
                <w:rStyle w:val="Hyperlink"/>
                <w:rFonts w:ascii="Times New Roman" w:hAnsi="Times New Roman" w:cs="Times New Roman"/>
                <w:noProof/>
                <w:lang w:val="en-US"/>
              </w:rPr>
              <w:t>Conflicts of Interests and Funding</w:t>
            </w:r>
            <w:r>
              <w:rPr>
                <w:noProof/>
                <w:webHidden/>
              </w:rPr>
              <w:tab/>
            </w:r>
            <w:r>
              <w:rPr>
                <w:noProof/>
                <w:webHidden/>
              </w:rPr>
              <w:fldChar w:fldCharType="begin"/>
            </w:r>
            <w:r>
              <w:rPr>
                <w:noProof/>
                <w:webHidden/>
              </w:rPr>
              <w:instrText xml:space="preserve"> PAGEREF _Toc194687221 \h </w:instrText>
            </w:r>
            <w:r>
              <w:rPr>
                <w:noProof/>
                <w:webHidden/>
              </w:rPr>
            </w:r>
            <w:r>
              <w:rPr>
                <w:noProof/>
                <w:webHidden/>
              </w:rPr>
              <w:fldChar w:fldCharType="separate"/>
            </w:r>
            <w:r>
              <w:rPr>
                <w:noProof/>
                <w:webHidden/>
              </w:rPr>
              <w:t>28</w:t>
            </w:r>
            <w:r>
              <w:rPr>
                <w:noProof/>
                <w:webHidden/>
              </w:rPr>
              <w:fldChar w:fldCharType="end"/>
            </w:r>
          </w:hyperlink>
        </w:p>
        <w:p w14:paraId="586A356A" w14:textId="4748A1FD" w:rsidR="000A3C46" w:rsidRDefault="000A3C46">
          <w:pPr>
            <w:pStyle w:val="Verzeichnis1"/>
            <w:tabs>
              <w:tab w:val="left" w:pos="440"/>
              <w:tab w:val="right" w:leader="dot" w:pos="9062"/>
            </w:tabs>
            <w:rPr>
              <w:noProof/>
            </w:rPr>
          </w:pPr>
          <w:hyperlink w:anchor="_Toc194687222" w:history="1">
            <w:r w:rsidRPr="00680B01">
              <w:rPr>
                <w:rStyle w:val="Hyperlink"/>
                <w:rFonts w:ascii="Times New Roman" w:hAnsi="Times New Roman" w:cs="Times New Roman"/>
                <w:noProof/>
                <w:lang w:val="en-US"/>
              </w:rPr>
              <w:t>9</w:t>
            </w:r>
            <w:r>
              <w:rPr>
                <w:noProof/>
              </w:rPr>
              <w:tab/>
            </w:r>
            <w:r w:rsidRPr="00680B01">
              <w:rPr>
                <w:rStyle w:val="Hyperlink"/>
                <w:rFonts w:ascii="Times New Roman" w:hAnsi="Times New Roman" w:cs="Times New Roman"/>
                <w:noProof/>
                <w:lang w:val="en-US"/>
              </w:rPr>
              <w:t>Credit Author Statement</w:t>
            </w:r>
            <w:r>
              <w:rPr>
                <w:noProof/>
                <w:webHidden/>
              </w:rPr>
              <w:tab/>
            </w:r>
            <w:r>
              <w:rPr>
                <w:noProof/>
                <w:webHidden/>
              </w:rPr>
              <w:fldChar w:fldCharType="begin"/>
            </w:r>
            <w:r>
              <w:rPr>
                <w:noProof/>
                <w:webHidden/>
              </w:rPr>
              <w:instrText xml:space="preserve"> PAGEREF _Toc194687222 \h </w:instrText>
            </w:r>
            <w:r>
              <w:rPr>
                <w:noProof/>
                <w:webHidden/>
              </w:rPr>
            </w:r>
            <w:r>
              <w:rPr>
                <w:noProof/>
                <w:webHidden/>
              </w:rPr>
              <w:fldChar w:fldCharType="separate"/>
            </w:r>
            <w:r>
              <w:rPr>
                <w:noProof/>
                <w:webHidden/>
              </w:rPr>
              <w:t>28</w:t>
            </w:r>
            <w:r>
              <w:rPr>
                <w:noProof/>
                <w:webHidden/>
              </w:rPr>
              <w:fldChar w:fldCharType="end"/>
            </w:r>
          </w:hyperlink>
        </w:p>
        <w:p w14:paraId="7D90170B" w14:textId="2322F3E5" w:rsidR="000A3C46" w:rsidRDefault="000A3C46">
          <w:pPr>
            <w:pStyle w:val="Verzeichnis1"/>
            <w:tabs>
              <w:tab w:val="left" w:pos="720"/>
              <w:tab w:val="right" w:leader="dot" w:pos="9062"/>
            </w:tabs>
            <w:rPr>
              <w:noProof/>
            </w:rPr>
          </w:pPr>
          <w:hyperlink w:anchor="_Toc194687223" w:history="1">
            <w:r w:rsidRPr="00680B01">
              <w:rPr>
                <w:rStyle w:val="Hyperlink"/>
                <w:rFonts w:ascii="Times New Roman" w:hAnsi="Times New Roman" w:cs="Times New Roman"/>
                <w:noProof/>
                <w:lang w:val="en-US"/>
              </w:rPr>
              <w:t>10</w:t>
            </w:r>
            <w:r>
              <w:rPr>
                <w:noProof/>
              </w:rPr>
              <w:tab/>
            </w:r>
            <w:r w:rsidRPr="00680B01">
              <w:rPr>
                <w:rStyle w:val="Hyperlink"/>
                <w:rFonts w:ascii="Times New Roman" w:hAnsi="Times New Roman" w:cs="Times New Roman"/>
                <w:noProof/>
                <w:lang w:val="en-US"/>
              </w:rPr>
              <w:t>Supplementary material</w:t>
            </w:r>
            <w:r>
              <w:rPr>
                <w:noProof/>
                <w:webHidden/>
              </w:rPr>
              <w:tab/>
            </w:r>
            <w:r>
              <w:rPr>
                <w:noProof/>
                <w:webHidden/>
              </w:rPr>
              <w:fldChar w:fldCharType="begin"/>
            </w:r>
            <w:r>
              <w:rPr>
                <w:noProof/>
                <w:webHidden/>
              </w:rPr>
              <w:instrText xml:space="preserve"> PAGEREF _Toc194687223 \h </w:instrText>
            </w:r>
            <w:r>
              <w:rPr>
                <w:noProof/>
                <w:webHidden/>
              </w:rPr>
            </w:r>
            <w:r>
              <w:rPr>
                <w:noProof/>
                <w:webHidden/>
              </w:rPr>
              <w:fldChar w:fldCharType="separate"/>
            </w:r>
            <w:r>
              <w:rPr>
                <w:noProof/>
                <w:webHidden/>
              </w:rPr>
              <w:t>29</w:t>
            </w:r>
            <w:r>
              <w:rPr>
                <w:noProof/>
                <w:webHidden/>
              </w:rPr>
              <w:fldChar w:fldCharType="end"/>
            </w:r>
          </w:hyperlink>
        </w:p>
        <w:p w14:paraId="1BD104A6" w14:textId="6911296D" w:rsidR="000A3C46" w:rsidRDefault="000A3C46">
          <w:pPr>
            <w:pStyle w:val="Verzeichnis1"/>
            <w:tabs>
              <w:tab w:val="right" w:leader="dot" w:pos="9062"/>
            </w:tabs>
            <w:rPr>
              <w:noProof/>
            </w:rPr>
          </w:pPr>
          <w:hyperlink w:anchor="_Toc194687224" w:history="1">
            <w:r w:rsidRPr="00680B01">
              <w:rPr>
                <w:rStyle w:val="Hyperlink"/>
                <w:noProof/>
              </w:rPr>
              <w:t>References</w:t>
            </w:r>
            <w:r>
              <w:rPr>
                <w:noProof/>
                <w:webHidden/>
              </w:rPr>
              <w:tab/>
            </w:r>
            <w:r>
              <w:rPr>
                <w:noProof/>
                <w:webHidden/>
              </w:rPr>
              <w:fldChar w:fldCharType="begin"/>
            </w:r>
            <w:r>
              <w:rPr>
                <w:noProof/>
                <w:webHidden/>
              </w:rPr>
              <w:instrText xml:space="preserve"> PAGEREF _Toc194687224 \h </w:instrText>
            </w:r>
            <w:r>
              <w:rPr>
                <w:noProof/>
                <w:webHidden/>
              </w:rPr>
            </w:r>
            <w:r>
              <w:rPr>
                <w:noProof/>
                <w:webHidden/>
              </w:rPr>
              <w:fldChar w:fldCharType="separate"/>
            </w:r>
            <w:r>
              <w:rPr>
                <w:noProof/>
                <w:webHidden/>
              </w:rPr>
              <w:t>29</w:t>
            </w:r>
            <w:r>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8"/>
      <w:r w:rsidRPr="003248C0">
        <w:rPr>
          <w:rStyle w:val="Hervorhebung"/>
          <w:rFonts w:ascii="Times New Roman" w:hAnsi="Times New Roman" w:cs="Times New Roman"/>
          <w:sz w:val="24"/>
          <w:szCs w:val="24"/>
          <w:lang w:val="en-US"/>
        </w:rPr>
        <w:lastRenderedPageBreak/>
        <w:t>Abstract</w:t>
      </w:r>
      <w:bookmarkEnd w:id="4"/>
      <w:bookmarkEnd w:id="6"/>
    </w:p>
    <w:p w14:paraId="193C3330" w14:textId="4E9E0C21" w:rsidR="00D42394" w:rsidRDefault="00D42394" w:rsidP="00D4239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t>
      </w:r>
      <w:r w:rsidRPr="0014414B">
        <w:rPr>
          <w:rFonts w:ascii="Times New Roman" w:hAnsi="Times New Roman" w:cs="Times New Roman"/>
          <w:sz w:val="24"/>
          <w:szCs w:val="24"/>
          <w:lang w:val="en-US"/>
        </w:rPr>
        <w:t xml:space="preserve">we </w:t>
      </w:r>
      <w:r>
        <w:rPr>
          <w:rFonts w:ascii="Times New Roman" w:hAnsi="Times New Roman" w:cs="Times New Roman"/>
          <w:sz w:val="24"/>
          <w:szCs w:val="24"/>
          <w:lang w:val="en-US"/>
        </w:rPr>
        <w:t>predicted</w:t>
      </w:r>
      <w:r w:rsidRPr="0014414B">
        <w:rPr>
          <w:rFonts w:ascii="Times New Roman" w:hAnsi="Times New Roman" w:cs="Times New Roman"/>
          <w:sz w:val="24"/>
          <w:szCs w:val="24"/>
          <w:lang w:val="en-US"/>
        </w:rPr>
        <w:t xml:space="preserve"> that vocal emotion recognition would </w:t>
      </w:r>
      <w:r>
        <w:rPr>
          <w:rFonts w:ascii="Times New Roman" w:hAnsi="Times New Roman" w:cs="Times New Roman"/>
          <w:sz w:val="24"/>
          <w:szCs w:val="24"/>
          <w:lang w:val="en-US"/>
        </w:rPr>
        <w:t>NOT be</w:t>
      </w:r>
      <w:r w:rsidRPr="001441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fected </w:t>
      </w:r>
      <w:r w:rsidRPr="0014414B">
        <w:rPr>
          <w:rFonts w:ascii="Times New Roman" w:hAnsi="Times New Roman" w:cs="Times New Roman"/>
          <w:sz w:val="24"/>
          <w:szCs w:val="24"/>
          <w:lang w:val="en-US"/>
        </w:rPr>
        <w:t>by the type and amount of musical activity</w:t>
      </w:r>
      <w:r>
        <w:rPr>
          <w:rFonts w:ascii="Times New Roman" w:hAnsi="Times New Roman" w:cs="Times New Roman"/>
          <w:sz w:val="24"/>
          <w:szCs w:val="24"/>
          <w:lang w:val="en-US"/>
        </w:rPr>
        <w:t xml:space="preserve">. This is because current evidence argues against </w:t>
      </w:r>
      <w:r w:rsidR="00B347A0">
        <w:rPr>
          <w:rFonts w:ascii="Times New Roman" w:hAnsi="Times New Roman" w:cs="Times New Roman"/>
          <w:sz w:val="24"/>
          <w:szCs w:val="24"/>
          <w:lang w:val="en-US"/>
        </w:rPr>
        <w:t>the causal</w:t>
      </w:r>
      <w:r>
        <w:rPr>
          <w:rFonts w:ascii="Times New Roman" w:hAnsi="Times New Roman" w:cs="Times New Roman"/>
          <w:sz w:val="24"/>
          <w:szCs w:val="24"/>
          <w:lang w:val="en-US"/>
        </w:rPr>
        <w:t xml:space="preserve">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auditory sensitivity, especially for melodies. Thus, the current work adds a new perspective to the accumulating evidence that the musicians’ advantage for vocal emotions is associated with differences in auditory sensitivity but not with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9"/>
      <w:r>
        <w:rPr>
          <w:rStyle w:val="Hervorhebung"/>
          <w:rFonts w:ascii="Times New Roman" w:hAnsi="Times New Roman" w:cs="Times New Roman"/>
          <w:sz w:val="24"/>
          <w:szCs w:val="24"/>
          <w:lang w:val="en-US"/>
        </w:rPr>
        <w:lastRenderedPageBreak/>
        <w:t>Public significance statement</w:t>
      </w:r>
      <w:bookmarkEnd w:id="7"/>
    </w:p>
    <w:p w14:paraId="5BB6AF7D"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74D6088" w14:textId="5CB60B99"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To address this gap, we compared vocal emotion perception in singers vs. instrumentalists and in amateurs vs. professional musicians</w:t>
      </w:r>
    </w:p>
    <w:p w14:paraId="61B16503"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In line with our predictions, we found NO difference between either of these subgroups, suggesting that vocal emotion perception is not affected by the type and amount of musical activity</w:t>
      </w:r>
    </w:p>
    <w:p w14:paraId="1B31501F" w14:textId="27E76A46" w:rsidR="00484889" w:rsidRPr="001C77F8" w:rsidRDefault="001C77F8" w:rsidP="001C77F8">
      <w:pPr>
        <w:pStyle w:val="Listenabsatz"/>
        <w:numPr>
          <w:ilvl w:val="0"/>
          <w:numId w:val="14"/>
        </w:numPr>
        <w:spacing w:line="480" w:lineRule="auto"/>
        <w:rPr>
          <w:lang w:val="en-US"/>
        </w:rPr>
      </w:pPr>
      <w:r w:rsidRPr="001C77F8">
        <w:rPr>
          <w:rFonts w:ascii="Times New Roman" w:hAnsi="Times New Roman" w:cs="Times New Roman"/>
          <w:iCs/>
          <w:sz w:val="24"/>
          <w:szCs w:val="24"/>
          <w:lang w:val="en-US"/>
        </w:rPr>
        <w:t>Instead, we replicated the consistent link between auditory sensitivity and vocal emotion perception</w:t>
      </w:r>
      <w:r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8"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8"/>
      <w:r w:rsidRPr="003248C0">
        <w:rPr>
          <w:rFonts w:ascii="Times New Roman" w:hAnsi="Times New Roman" w:cs="Times New Roman"/>
          <w:sz w:val="24"/>
          <w:szCs w:val="24"/>
          <w:lang w:val="en-US"/>
        </w:rPr>
        <w:t xml:space="preserve"> </w:t>
      </w:r>
    </w:p>
    <w:p w14:paraId="63BF6F52" w14:textId="01969BB0"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1LTMxVDEzOjIxOjU3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UtMzFUMTM6MjE6NTc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UtMzFUMTM6MjE6NTc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UtMzFUMTM6MjE6NTc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UtMzFUMTM6MjE6NTc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1LTMxVDEzOjIxOjU3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1LTMxVDEzOjIxOjU3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UtMzFUMTM6MjE6NTc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UtMzFUMTM6MjE6NTc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1LTMxVDEzOjIxOjU3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zFUMTM6MjE6NTc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sidR="00B6778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orreia et al., 2022; Nussbaum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S0zMVQxMzoyMTo1Ny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752230" w:rsidRPr="00752230">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zFUMTM6MjE6NTc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UtMzFUMTM6MjE6NTc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MxVDEzOjIxOjU3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7A01DAC7"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w:t>
      </w:r>
      <w:r w:rsidR="009B3773">
        <w:rPr>
          <w:rFonts w:ascii="Times New Roman" w:hAnsi="Times New Roman" w:cs="Times New Roman"/>
          <w:sz w:val="24"/>
          <w:szCs w:val="24"/>
          <w:lang w:val="en-US"/>
        </w:rPr>
        <w:lastRenderedPageBreak/>
        <w:t>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xVDEzOjIxOjU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501CB2A3"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S0zMVQxMzoyMTo1N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UtMzFUMTM6MjE6NTc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194687191"/>
      <w:r>
        <w:rPr>
          <w:rFonts w:ascii="Times New Roman" w:hAnsi="Times New Roman" w:cs="Times New Roman"/>
          <w:sz w:val="24"/>
          <w:szCs w:val="24"/>
          <w:lang w:val="en-US"/>
        </w:rPr>
        <w:t>Singers vs. instrumentalists</w:t>
      </w:r>
      <w:bookmarkEnd w:id="9"/>
    </w:p>
    <w:p w14:paraId="4E0ABDF0" w14:textId="08FC0B91"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UtMzFUMTM6MjE6NTc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UtMzFUMTM6MjE6NTc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S0zMVQxMzoyMTo1Ny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lastRenderedPageBreak/>
        <w:t>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S0zMVQxMzoyMTo1Ny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Frühholz &amp; Schweinberger,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UtMzFUMTM6MjE6NTc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A37691">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ikjeh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r w:rsidR="009306A9" w:rsidRPr="00AA1DF7">
        <w:rPr>
          <w:rFonts w:ascii="Times New Roman" w:hAnsi="Times New Roman" w:cs="Times New Roman"/>
          <w:sz w:val="24"/>
          <w:szCs w:val="24"/>
          <w:lang w:val="en-US"/>
        </w:rPr>
        <w:t xml:space="preserve">With regard to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1LTMxVDEzOjIxOjU3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S0zMVQxMzoyMTo1Ny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UtMzFUMTM6MjE6NTc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MxVDEzOjIxOjU3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194687192"/>
      <w:r w:rsidRPr="00314FA2">
        <w:rPr>
          <w:rFonts w:ascii="Times New Roman" w:hAnsi="Times New Roman" w:cs="Times New Roman"/>
          <w:sz w:val="24"/>
          <w:szCs w:val="24"/>
          <w:lang w:val="en-US"/>
        </w:rPr>
        <w:t>Amateurs vs. professional musicians</w:t>
      </w:r>
      <w:bookmarkEnd w:id="10"/>
    </w:p>
    <w:p w14:paraId="659133A4" w14:textId="5AFF71E5"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w:t>
      </w:r>
      <w:r w:rsidR="009E6341" w:rsidRPr="00314FA2">
        <w:rPr>
          <w:rFonts w:ascii="Times New Roman" w:hAnsi="Times New Roman" w:cs="Times New Roman"/>
          <w:sz w:val="24"/>
          <w:szCs w:val="24"/>
          <w:lang w:val="en-US"/>
        </w:rPr>
        <w:lastRenderedPageBreak/>
        <w:t>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Vincenzi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S0zMVQxMzoyMTo1Ny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UtMzFUMTM6MjE6NTc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1LTMxVDEzOjIxOjU3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1LTMxVDEzOjIxOjU3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UtMzFUMTM6MjE6NTc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D3A49" w:rsidRPr="00314FA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xVDEzOjIxOjU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194687193"/>
      <w:r w:rsidRPr="00EB262D">
        <w:rPr>
          <w:rFonts w:ascii="Times New Roman" w:hAnsi="Times New Roman" w:cs="Times New Roman"/>
          <w:sz w:val="24"/>
          <w:szCs w:val="24"/>
          <w:lang w:val="en-US"/>
        </w:rPr>
        <w:t>Rationale</w:t>
      </w:r>
      <w:bookmarkEnd w:id="11"/>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545114A0"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t>
      </w:r>
      <w:bookmarkStart w:id="12" w:name="_Hlk199519121"/>
      <w:r w:rsidRPr="008D6FC0">
        <w:rPr>
          <w:rFonts w:ascii="Times New Roman" w:hAnsi="Times New Roman" w:cs="Times New Roman"/>
          <w:sz w:val="24"/>
          <w:szCs w:val="24"/>
          <w:lang w:val="en-US"/>
        </w:rPr>
        <w:t xml:space="preserve">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w:t>
      </w:r>
      <w:r w:rsidRPr="008D6FC0">
        <w:rPr>
          <w:rFonts w:ascii="Times New Roman" w:hAnsi="Times New Roman" w:cs="Times New Roman"/>
          <w:sz w:val="24"/>
          <w:szCs w:val="24"/>
          <w:lang w:val="en-US"/>
        </w:rPr>
        <w:lastRenderedPageBreak/>
        <w:t>amateur musicians and compared it to professional musicians and non-musicians from the previous study</w:t>
      </w:r>
      <w:r w:rsidR="00192E0D">
        <w:rPr>
          <w:rFonts w:ascii="Times New Roman" w:hAnsi="Times New Roman" w:cs="Times New Roman"/>
          <w:sz w:val="24"/>
          <w:szCs w:val="24"/>
          <w:lang w:val="en-US"/>
        </w:rPr>
        <w:t xml:space="preserve"> </w:t>
      </w:r>
      <w:bookmarkEnd w:id="12"/>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xVDEzOjIxOjU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Y2NzdkMGMyLTM5OTgtNGIzNy1hN2Q1LWY2ZDk4YTZjZThhOSIsIlRleHQiOiIoTnVzc2JhdW0gZXQgYWwuLCAyMDI0KSIsIldBSVZlcnNpb24iOiI2LjExLjAuMCJ9}</w:instrText>
          </w:r>
          <w:r w:rsidR="00192E0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r w:rsidR="000A2FEC">
        <w:rPr>
          <w:rFonts w:ascii="Times New Roman" w:hAnsi="Times New Roman" w:cs="Times New Roman"/>
          <w:sz w:val="24"/>
          <w:szCs w:val="24"/>
          <w:lang w:val="en-US"/>
        </w:rPr>
        <w:t>in</w:t>
      </w:r>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2"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194687194"/>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194687195"/>
      <w:r w:rsidRPr="00EB262D">
        <w:rPr>
          <w:rFonts w:ascii="Times New Roman" w:hAnsi="Times New Roman" w:cs="Times New Roman"/>
          <w:sz w:val="24"/>
          <w:szCs w:val="24"/>
        </w:rPr>
        <w:t>Hypotheses</w:t>
      </w:r>
      <w:bookmarkEnd w:id="14"/>
    </w:p>
    <w:p w14:paraId="1989A7B2" w14:textId="6041AC72" w:rsidR="0091335A" w:rsidRPr="0091335A" w:rsidRDefault="0091335A" w:rsidP="0091335A">
      <w:pPr>
        <w:rPr>
          <w:rFonts w:ascii="Times New Roman" w:hAnsi="Times New Roman" w:cs="Times New Roman"/>
          <w:sz w:val="24"/>
          <w:szCs w:val="24"/>
          <w:lang w:val="en-US"/>
        </w:rPr>
      </w:pPr>
      <w:r w:rsidRPr="0091335A">
        <w:rPr>
          <w:rFonts w:ascii="Times New Roman" w:hAnsi="Times New Roman" w:cs="Times New Roman"/>
          <w:sz w:val="24"/>
          <w:szCs w:val="24"/>
          <w:lang w:val="en-US"/>
        </w:rPr>
        <w:t xml:space="preserve">Regarding the comparison between singers and instrumentalists, we formulated to following hypotheses: </w:t>
      </w:r>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194687196"/>
      <w:r w:rsidRPr="00EB262D">
        <w:rPr>
          <w:rFonts w:ascii="Times New Roman" w:hAnsi="Times New Roman" w:cs="Times New Roman"/>
          <w:sz w:val="24"/>
          <w:szCs w:val="24"/>
        </w:rPr>
        <w:t>Method</w:t>
      </w:r>
      <w:bookmarkEnd w:id="15"/>
    </w:p>
    <w:p w14:paraId="38F42C29" w14:textId="54BF3E52"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194687197"/>
      <w:r w:rsidRPr="00EB262D">
        <w:rPr>
          <w:rFonts w:ascii="Times New Roman" w:hAnsi="Times New Roman" w:cs="Times New Roman"/>
          <w:lang w:val="en-US"/>
        </w:rPr>
        <w:lastRenderedPageBreak/>
        <w:t>Participants</w:t>
      </w:r>
      <w:bookmarkEnd w:id="16"/>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w:t>
      </w:r>
      <w:r w:rsidR="00D1166C" w:rsidRPr="005F2B9C">
        <w:rPr>
          <w:rFonts w:ascii="Times New Roman" w:hAnsi="Times New Roman" w:cs="Times New Roman"/>
          <w:color w:val="C00000"/>
          <w:sz w:val="24"/>
          <w:szCs w:val="24"/>
          <w:lang w:val="en-US"/>
        </w:rPr>
        <w:lastRenderedPageBreak/>
        <w:t xml:space="preserve">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r w:rsidR="00CC04CC" w:rsidRPr="005F2B9C">
        <w:rPr>
          <w:rFonts w:ascii="Times New Roman" w:hAnsi="Times New Roman" w:cs="Times New Roman"/>
          <w:color w:val="C00000"/>
          <w:sz w:val="24"/>
          <w:szCs w:val="24"/>
          <w:lang w:val="en-US"/>
        </w:rPr>
        <w:t>ToDo</w:t>
      </w:r>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E59F392" w14:textId="0AACA057"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molen/, /loman/, /belam/)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752230">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w:t>
      </w:r>
      <w:r w:rsidR="00484889" w:rsidRPr="00EB262D">
        <w:rPr>
          <w:rFonts w:ascii="Times New Roman" w:hAnsi="Times New Roman" w:cs="Times New Roman"/>
          <w:color w:val="000000" w:themeColor="text1"/>
          <w:sz w:val="24"/>
          <w:szCs w:val="24"/>
          <w:lang w:val="en-US"/>
        </w:rPr>
        <w:lastRenderedPageBreak/>
        <w:t xml:space="preserve">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D1B03B5" w:rsidR="00552EE1" w:rsidRPr="00EB262D" w:rsidRDefault="00552EE1" w:rsidP="00552EE1">
      <w:pPr>
        <w:spacing w:after="0" w:line="480" w:lineRule="auto"/>
        <w:ind w:firstLine="576"/>
        <w:rPr>
          <w:rFonts w:ascii="Times New Roman" w:hAnsi="Times New Roman" w:cs="Times New Roman"/>
          <w:sz w:val="24"/>
          <w:szCs w:val="24"/>
          <w:lang w:val="en-US"/>
        </w:rPr>
      </w:pPr>
      <w:bookmarkStart w:id="18" w:name="_Hlk94773441"/>
      <w:bookmarkEnd w:id="18"/>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C44106">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752230">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C44106">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752230">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Kawahara and Skuk</w:t>
      </w:r>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04229CDE"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C44106">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752230">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C44106">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752230">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9" w:name="_Toc194687199"/>
      <w:bookmarkStart w:id="20" w:name="_Toc64538333"/>
      <w:bookmarkStart w:id="21" w:name="_Ref67901580"/>
      <w:r w:rsidRPr="00EB262D">
        <w:rPr>
          <w:rFonts w:ascii="Times New Roman" w:hAnsi="Times New Roman" w:cs="Times New Roman"/>
          <w:lang w:val="en-US"/>
        </w:rPr>
        <w:t>Design</w:t>
      </w:r>
      <w:bookmarkEnd w:id="19"/>
      <w:r w:rsidRPr="00EB262D">
        <w:rPr>
          <w:rFonts w:ascii="Times New Roman" w:hAnsi="Times New Roman" w:cs="Times New Roman"/>
          <w:lang w:val="en-US"/>
        </w:rPr>
        <w:t xml:space="preserve"> </w:t>
      </w:r>
      <w:bookmarkEnd w:id="20"/>
      <w:bookmarkEnd w:id="21"/>
    </w:p>
    <w:p w14:paraId="288D7CAA" w14:textId="6DB3000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the final trial slide (500 ms)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4B8A9E75"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91335A" w:rsidRPr="0091335A">
        <w:rPr>
          <w:rFonts w:ascii="Times New Roman" w:hAnsi="Times New Roman" w:cs="Times New Roman"/>
          <w:color w:val="C00000"/>
          <w:sz w:val="24"/>
          <w:szCs w:val="24"/>
          <w:lang w:val="en-US"/>
        </w:rPr>
        <w:t xml:space="preserve">Unfortunately, due to a software bug, randomization was sampled with replacements, so that some stimuli were drawn twice and others not, in contrast to the pre-study, where randomization was sampled without replacement so that each stimulus was drawn exactly once. </w:t>
      </w:r>
      <w:r w:rsidR="0091335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7FC2DE9"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UtMzFUMTM6MjE6NTc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3BBA32F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UtMzFUMTM6MjE6NTc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1LTMxVDEzOjIxOjU3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2" w:name="_Toc194687200"/>
      <w:r w:rsidRPr="00EB262D">
        <w:rPr>
          <w:rFonts w:ascii="Times New Roman" w:hAnsi="Times New Roman" w:cs="Times New Roman"/>
          <w:lang w:val="en-US"/>
        </w:rPr>
        <w:t>Data analysis</w:t>
      </w:r>
      <w:bookmarkEnd w:id="22"/>
    </w:p>
    <w:p w14:paraId="35DE825A" w14:textId="343B8D9D" w:rsidR="00552EE1" w:rsidRPr="00EB262D" w:rsidRDefault="00552EE1" w:rsidP="00552EE1">
      <w:pPr>
        <w:rPr>
          <w:rFonts w:ascii="Times New Roman" w:hAnsi="Times New Roman" w:cs="Times New Roman"/>
          <w:sz w:val="24"/>
          <w:szCs w:val="24"/>
          <w:lang w:val="en-US"/>
        </w:rPr>
      </w:pPr>
    </w:p>
    <w:p w14:paraId="2601C118" w14:textId="61945614"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C44106">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VQxMzoyMTo1N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752230">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222A1BFA"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1LTMxVDEzOjIxOjU3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w:t>
      </w:r>
      <w:r w:rsidR="00565D5C">
        <w:rPr>
          <w:rFonts w:ascii="Times New Roman" w:hAnsi="Times New Roman" w:cs="Times New Roman"/>
          <w:sz w:val="24"/>
          <w:szCs w:val="24"/>
          <w:lang w:val="en-US"/>
        </w:rPr>
        <w:lastRenderedPageBreak/>
        <w:t xml:space="preserve">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76619223"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3" w:name="_Toc194687201"/>
      <w:r w:rsidRPr="00EB262D">
        <w:rPr>
          <w:rFonts w:ascii="Times New Roman" w:hAnsi="Times New Roman" w:cs="Times New Roman"/>
          <w:sz w:val="24"/>
          <w:szCs w:val="24"/>
          <w:lang w:val="en-US"/>
        </w:rPr>
        <w:t>Transparency and openness</w:t>
      </w:r>
      <w:bookmarkEnd w:id="23"/>
    </w:p>
    <w:p w14:paraId="3AC87A19" w14:textId="1272FEEF"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4"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4"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r w:rsidRPr="00EB262D">
        <w:rPr>
          <w:rFonts w:ascii="Times New Roman" w:hAnsi="Times New Roman" w:cs="Times New Roman"/>
          <w:color w:val="C00000"/>
          <w:sz w:val="24"/>
          <w:szCs w:val="24"/>
          <w:lang w:val="en-US"/>
        </w:rPr>
        <w:t>ToDo</w:t>
      </w:r>
      <w:r w:rsidR="00116E5E" w:rsidRPr="00EB262D">
        <w:rPr>
          <w:rFonts w:ascii="Times New Roman" w:hAnsi="Times New Roman" w:cs="Times New Roman"/>
          <w:sz w:val="24"/>
          <w:szCs w:val="24"/>
          <w:lang w:val="en-US"/>
        </w:rPr>
        <w:t>)</w:t>
      </w:r>
      <w:bookmarkEnd w:id="24"/>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5" w:name="_Toc194687202"/>
      <w:r w:rsidRPr="00EB262D">
        <w:rPr>
          <w:rFonts w:ascii="Times New Roman" w:hAnsi="Times New Roman" w:cs="Times New Roman"/>
          <w:sz w:val="24"/>
          <w:szCs w:val="24"/>
          <w:lang w:val="en-US"/>
        </w:rPr>
        <w:t>Results</w:t>
      </w:r>
      <w:bookmarkEnd w:id="25"/>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6"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6"/>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w:t>
      </w:r>
      <w:r w:rsidRPr="00EB262D">
        <w:rPr>
          <w:rFonts w:ascii="Times New Roman" w:hAnsi="Times New Roman" w:cs="Times New Roman"/>
          <w:sz w:val="24"/>
          <w:szCs w:val="24"/>
          <w:lang w:val="en-US"/>
        </w:rPr>
        <w:lastRenderedPageBreak/>
        <w:t>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Instrumentalists</w:t>
            </w:r>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Social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Attention Switching</w:t>
            </w:r>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F701D54"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C4410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zMVQxMzoyMTo1N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C4410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zFUMTM6MjE6NTc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C44106">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MxVDEzOjIxOjU3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C44106">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zMVQxMzoyMTo1N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7" w:name="_Toc194687204"/>
      <w:r w:rsidRPr="00EB262D">
        <w:rPr>
          <w:rFonts w:ascii="Times New Roman" w:hAnsi="Times New Roman" w:cs="Times New Roman"/>
          <w:lang w:val="en-US"/>
        </w:rPr>
        <w:t>Emotion classification performance</w:t>
      </w:r>
      <w:bookmarkEnd w:id="27"/>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0DED83EE"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which also confirmed in a Bayesian ANOVA (</w:t>
      </w:r>
      <w:r w:rsidR="0091335A" w:rsidRPr="0091335A">
        <w:rPr>
          <w:rFonts w:ascii="Times New Roman" w:hAnsi="Times New Roman" w:cs="Times New Roman"/>
          <w:color w:val="C00000"/>
          <w:sz w:val="24"/>
          <w:szCs w:val="24"/>
          <w:lang w:val="en-US"/>
        </w:rPr>
        <w:t>se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6AD63267"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lastRenderedPageBreak/>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ps</w:t>
      </w:r>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91335A" w:rsidRPr="0091335A">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8" w:name="_Hlk107930857"/>
      <w:bookmarkEnd w:id="28"/>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9" w:name="_Hlk107930892"/>
      <w:bookmarkEnd w:id="29"/>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0"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0"/>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1" w:name="_Toc194687212"/>
      <w:r w:rsidRPr="00EB262D">
        <w:rPr>
          <w:rFonts w:ascii="Times New Roman" w:hAnsi="Times New Roman" w:cs="Times New Roman"/>
          <w:sz w:val="24"/>
          <w:szCs w:val="24"/>
        </w:rPr>
        <w:t>Hypotheses</w:t>
      </w:r>
      <w:bookmarkEnd w:id="31"/>
    </w:p>
    <w:p w14:paraId="4872994B" w14:textId="0C7AE75E" w:rsidR="0091335A" w:rsidRPr="0091335A" w:rsidRDefault="0091335A" w:rsidP="0091335A">
      <w:pPr>
        <w:rPr>
          <w:lang w:val="en-US"/>
        </w:rPr>
      </w:pPr>
      <w:r w:rsidRPr="0091335A">
        <w:rPr>
          <w:lang w:val="en-US"/>
        </w:rPr>
        <w:t>In Part II, we focused on the correlations between auditory sensitivity and vocal emotion recognition</w:t>
      </w:r>
      <w:r w:rsidR="00752230">
        <w:rPr>
          <w:lang w:val="en-US"/>
        </w:rPr>
        <w:t xml:space="preserve">. We aimed to replicate the patterns found in </w:t>
      </w:r>
      <w:sdt>
        <w:sdtPr>
          <w:rPr>
            <w:lang w:val="en-US"/>
          </w:rPr>
          <w:alias w:val="To edit, see citavi.com/edit"/>
          <w:tag w:val="CitaviPlaceholder#d1b411bb-b166-407f-8e51-53af76a620ce"/>
          <w:id w:val="-641421096"/>
          <w:placeholder>
            <w:docPart w:val="DefaultPlaceholder_-1854013440"/>
          </w:placeholder>
        </w:sdtPr>
        <w:sdtContent>
          <w:r w:rsidR="00752230">
            <w:rPr>
              <w:lang w:val="en-US"/>
            </w:rPr>
            <w:fldChar w:fldCharType="begin"/>
          </w:r>
          <w:r w:rsidR="00C44106">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Pr>
              <w:lang w:val="en-US"/>
            </w:rPr>
            <w:fldChar w:fldCharType="separate"/>
          </w:r>
          <w:r w:rsidR="00752230">
            <w:rPr>
              <w:lang w:val="en-US"/>
            </w:rPr>
            <w:t>Nussbaum et al.</w:t>
          </w:r>
          <w:r w:rsidR="00752230">
            <w:rPr>
              <w:lang w:val="en-US"/>
            </w:rPr>
            <w:fldChar w:fldCharType="end"/>
          </w:r>
        </w:sdtContent>
      </w:sdt>
      <w:r w:rsidR="00752230">
        <w:rPr>
          <w:lang w:val="en-US"/>
        </w:rPr>
        <w:t xml:space="preserve"> </w:t>
      </w:r>
      <w:sdt>
        <w:sdtPr>
          <w:rPr>
            <w:lang w:val="en-US"/>
          </w:rPr>
          <w:alias w:val="To edit, see citavi.com/edit"/>
          <w:tag w:val="CitaviPlaceholder#bed302b9-f38e-4fd0-82ea-9cd3c55a9fcc"/>
          <w:id w:val="680243779"/>
          <w:placeholder>
            <w:docPart w:val="DefaultPlaceholder_-1854013440"/>
          </w:placeholder>
        </w:sdtPr>
        <w:sdtContent>
          <w:r w:rsidR="00752230">
            <w:rPr>
              <w:lang w:val="en-US"/>
            </w:rPr>
            <w:fldChar w:fldCharType="begin"/>
          </w:r>
          <w:r w:rsidR="00C44106">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Pr>
              <w:lang w:val="en-US"/>
            </w:rPr>
            <w:fldChar w:fldCharType="separate"/>
          </w:r>
          <w:r w:rsidR="00752230">
            <w:rPr>
              <w:lang w:val="en-US"/>
            </w:rPr>
            <w:t>(2024)</w:t>
          </w:r>
          <w:r w:rsidR="00752230">
            <w:rPr>
              <w:lang w:val="en-US"/>
            </w:rPr>
            <w:fldChar w:fldCharType="end"/>
          </w:r>
        </w:sdtContent>
      </w:sdt>
      <w:r w:rsidR="00752230">
        <w:rPr>
          <w:lang w:val="en-US"/>
        </w:rPr>
        <w:t xml:space="preserve">, and therefore formulated the following hypotheses: </w:t>
      </w:r>
      <w:r w:rsidRPr="0091335A">
        <w:rPr>
          <w:lang w:val="en-US"/>
        </w:rPr>
        <w:t xml:space="preserve"> </w:t>
      </w:r>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2EAFF332" w14:textId="5B734891"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VQxMzoyMTo1N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Pr="00752230">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2" w:name="_Toc194687214"/>
      <w:r w:rsidRPr="008173C5">
        <w:rPr>
          <w:rFonts w:ascii="Times New Roman" w:hAnsi="Times New Roman" w:cs="Times New Roman"/>
          <w:sz w:val="24"/>
          <w:szCs w:val="24"/>
          <w:lang w:val="en-US"/>
        </w:rPr>
        <w:t>Results</w:t>
      </w:r>
      <w:bookmarkEnd w:id="32"/>
    </w:p>
    <w:p w14:paraId="4F8AEA93" w14:textId="123048F7"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and music perception performance, as measures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 provides an almost complete replication of the patterns observed th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xVDEzOjIxOjU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Pr="00F812AC">
            <w:rPr>
              <w:rFonts w:ascii="Times New Roman" w:hAnsi="Times New Roman" w:cs="Times New Roman"/>
              <w:sz w:val="24"/>
              <w:szCs w:val="24"/>
              <w:lang w:val="en-US"/>
            </w:rPr>
            <w:t>(cf.  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8E1686">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8E1686">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ROMSAvg</w:t>
            </w:r>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8E1686">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VERAvg</w:t>
            </w:r>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8E1686">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8E1686">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8E1686">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5271BDF8" w:rsidR="00752230" w:rsidRPr="003248C0" w:rsidRDefault="00752230" w:rsidP="00752230">
      <w:pPr>
        <w:spacing w:line="480" w:lineRule="auto"/>
        <w:rPr>
          <w:rFonts w:ascii="Times New Roman" w:hAnsi="Times New Roman" w:cs="Times New Roman"/>
          <w:i/>
          <w:sz w:val="24"/>
          <w:szCs w:val="24"/>
          <w:lang w:val="en-US"/>
        </w:rPr>
      </w:pPr>
      <w:bookmarkStart w:id="33" w:name="_Hlk117172981"/>
      <w:r w:rsidRPr="003248C0">
        <w:rPr>
          <w:rFonts w:ascii="Times New Roman" w:hAnsi="Times New Roman" w:cs="Times New Roman"/>
          <w:i/>
          <w:sz w:val="24"/>
          <w:szCs w:val="24"/>
          <w:lang w:val="en-US"/>
        </w:rPr>
        <w:t xml:space="preserve">Note. VER = Vocal Emotion Recognition performance. </w:t>
      </w:r>
      <w:bookmarkStart w:id="34" w:name="_Hlk199517609"/>
      <w:r w:rsidRPr="003248C0">
        <w:rPr>
          <w:rFonts w:ascii="Times New Roman" w:hAnsi="Times New Roman" w:cs="Times New Roman"/>
          <w:i/>
          <w:sz w:val="24"/>
          <w:szCs w:val="24"/>
          <w:lang w:val="en-US"/>
        </w:rPr>
        <w:t>p-values were adjusted for multiple comparisons using the Benjamini-Hochberg correction</w:t>
      </w:r>
      <w:bookmarkEnd w:id="3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C44106">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VQxMzoyMTo1N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3"/>
    <w:p w14:paraId="00A1DCFC" w14:textId="12E1F219"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In contrast, we found no links between vocal emotion recognition performance and self-rated musicality, as measured by the Gold-MSI (all correlations ≤ 0.21, ps ≥ .051, both with and without correction for formal musical education</w:t>
      </w:r>
      <w:r>
        <w:rPr>
          <w:rFonts w:ascii="Times New Roman" w:hAnsi="Times New Roman" w:cs="Times New Roman"/>
          <w:sz w:val="24"/>
          <w:szCs w:val="24"/>
          <w:lang w:val="en-US"/>
        </w:rPr>
        <w:t xml:space="preserve">, details on </w:t>
      </w:r>
      <w:r w:rsidRPr="00F812AC">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 xml:space="preserve">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5"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5"/>
    </w:p>
    <w:p w14:paraId="18874DDE" w14:textId="510B46D9"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w:t>
      </w:r>
      <w:r w:rsidR="0024516D">
        <w:rPr>
          <w:rFonts w:ascii="Times New Roman" w:hAnsi="Times New Roman" w:cs="Times New Roman"/>
          <w:sz w:val="24"/>
          <w:szCs w:val="24"/>
          <w:lang w:val="en-US"/>
        </w:rPr>
        <w:lastRenderedPageBreak/>
        <w:t xml:space="preserve">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6" w:name="_Toc194687206"/>
      <w:r w:rsidRPr="00EB262D">
        <w:rPr>
          <w:rFonts w:ascii="Times New Roman" w:hAnsi="Times New Roman" w:cs="Times New Roman"/>
          <w:sz w:val="24"/>
          <w:szCs w:val="24"/>
        </w:rPr>
        <w:t>Hypotheses</w:t>
      </w:r>
      <w:bookmarkEnd w:id="36"/>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7" w:name="_Toc194687207"/>
      <w:r>
        <w:rPr>
          <w:rFonts w:ascii="Times New Roman" w:hAnsi="Times New Roman" w:cs="Times New Roman"/>
          <w:sz w:val="24"/>
          <w:szCs w:val="24"/>
          <w:lang w:val="en-US"/>
        </w:rPr>
        <w:t>Method</w:t>
      </w:r>
      <w:bookmarkEnd w:id="37"/>
    </w:p>
    <w:p w14:paraId="527EA4B7" w14:textId="4CB27B99"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371A9FD0"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VQxMzoyMTo1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FUMTM6MjE6NT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8" w:name="_Toc194687208"/>
      <w:r w:rsidRPr="00CB65B4">
        <w:rPr>
          <w:rFonts w:ascii="Times New Roman" w:hAnsi="Times New Roman" w:cs="Times New Roman"/>
          <w:sz w:val="24"/>
          <w:szCs w:val="24"/>
          <w:lang w:val="en-US"/>
        </w:rPr>
        <w:lastRenderedPageBreak/>
        <w:t>Results</w:t>
      </w:r>
      <w:bookmarkEnd w:id="38"/>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9" w:name="_Toc194687209"/>
      <w:r w:rsidRPr="00EB262D">
        <w:rPr>
          <w:rFonts w:ascii="Times New Roman" w:hAnsi="Times New Roman" w:cs="Times New Roman"/>
          <w:lang w:val="en-US"/>
        </w:rPr>
        <w:t>Demography, musicality, and personality of participants</w:t>
      </w:r>
      <w:bookmarkEnd w:id="39"/>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p = .085) and highest academic degree (χ²(16, N = 166) = 24.04, p = .089). However, there were differences regarding household income (χ²(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3D4C0AD1"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 xml:space="preserve">3.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Social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Attention Switching</w:t>
            </w:r>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298D0D9"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C4410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zMVQxMzoyMTo1N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C44106">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zFUMTM6MjE6NTc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C44106">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MxVDEzOjIxOjU3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C44106">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zMVQxMzoyMTo1N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0" w:name="_Toc194687210"/>
      <w:r w:rsidRPr="00EB262D">
        <w:rPr>
          <w:rFonts w:ascii="Times New Roman" w:hAnsi="Times New Roman" w:cs="Times New Roman"/>
          <w:lang w:val="en-US"/>
        </w:rPr>
        <w:lastRenderedPageBreak/>
        <w:t>Emotion classification performance</w:t>
      </w:r>
      <w:bookmarkEnd w:id="40"/>
    </w:p>
    <w:p w14:paraId="59F5E12E" w14:textId="57B39D6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r w:rsidR="005E7F74">
        <w:rPr>
          <w:rFonts w:ascii="Times New Roman" w:hAnsi="Times New Roman" w:cs="Times New Roman"/>
          <w:sz w:val="24"/>
          <w:szCs w:val="24"/>
          <w:lang w:val="en-US"/>
        </w:rPr>
        <w:t>-</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1F08A86A"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Pr>
          <w:rFonts w:ascii="Times New Roman" w:hAnsi="Times New Roman" w:cs="Times New Roman"/>
          <w:sz w:val="24"/>
          <w:szCs w:val="24"/>
          <w:lang w:val="en-US"/>
        </w:rPr>
        <w:lastRenderedPageBreak/>
        <w:t>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41"/>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1"/>
      <w:r w:rsidR="0072385E">
        <w:rPr>
          <w:rStyle w:val="Kommentarzeichen"/>
        </w:rPr>
        <w:commentReference w:id="41"/>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2" w:name="_Toc194687215"/>
      <w:r w:rsidRPr="00EB262D">
        <w:rPr>
          <w:rFonts w:ascii="Times New Roman" w:hAnsi="Times New Roman" w:cs="Times New Roman"/>
          <w:sz w:val="24"/>
          <w:szCs w:val="24"/>
          <w:lang w:val="en-US"/>
        </w:rPr>
        <w:t>Discussion</w:t>
      </w:r>
      <w:bookmarkEnd w:id="42"/>
    </w:p>
    <w:p w14:paraId="221D97A6" w14:textId="4CCF43D0" w:rsidR="00CB6359" w:rsidRPr="006318BC" w:rsidRDefault="00CB6359" w:rsidP="00CB6359">
      <w:pPr>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perception, by focusing on different subgroups of musicians. In line with our hypotheses, the evidence suggests that vocal emotion recognition is comparable between both singer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s is 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194687216"/>
      <w:r>
        <w:rPr>
          <w:rFonts w:ascii="Times New Roman" w:hAnsi="Times New Roman" w:cs="Times New Roman"/>
          <w:sz w:val="24"/>
          <w:szCs w:val="24"/>
          <w:lang w:val="en-US"/>
        </w:rPr>
        <w:t>Singers vs. instrumentalists</w:t>
      </w:r>
      <w:bookmarkEnd w:id="43"/>
    </w:p>
    <w:p w14:paraId="15C85358" w14:textId="77777777" w:rsidR="00745F44" w:rsidRDefault="00C466F0"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or the present study, we recruited a well-powered sample of singer and instrumentalists, to compare their vocal emotion perception. Groups were comparable with regard to personality and socio-economic background. Regarding musicality, there were</w:t>
      </w:r>
      <w:r w:rsidR="00745F44">
        <w:rPr>
          <w:rFonts w:ascii="Times New Roman" w:hAnsi="Times New Roman" w:cs="Times New Roman"/>
          <w:sz w:val="24"/>
          <w:szCs w:val="24"/>
          <w:lang w:val="en-US"/>
        </w:rPr>
        <w:t xml:space="preserve"> two rather unsurprising</w:t>
      </w:r>
      <w:r>
        <w:rPr>
          <w:rFonts w:ascii="Times New Roman" w:hAnsi="Times New Roman" w:cs="Times New Roman"/>
          <w:sz w:val="24"/>
          <w:szCs w:val="24"/>
          <w:lang w:val="en-US"/>
        </w:rPr>
        <w:t xml:space="preserve"> differences: singers scored higher on self-rated singing abilities and instrumentalists scored higher on self-rated formal education</w:t>
      </w:r>
      <w:r w:rsidR="00745F44">
        <w:rPr>
          <w:rFonts w:ascii="Times New Roman" w:hAnsi="Times New Roman" w:cs="Times New Roman"/>
          <w:sz w:val="24"/>
          <w:szCs w:val="24"/>
          <w:lang w:val="en-US"/>
        </w:rPr>
        <w:t xml:space="preserve">. The </w:t>
      </w:r>
      <w:r w:rsidR="00745F44">
        <w:rPr>
          <w:rFonts w:ascii="Times New Roman" w:hAnsi="Times New Roman" w:cs="Times New Roman"/>
          <w:sz w:val="24"/>
          <w:szCs w:val="24"/>
          <w:lang w:val="en-US"/>
        </w:rPr>
        <w:lastRenderedPageBreak/>
        <w:t>latter is because m</w:t>
      </w:r>
      <w:r w:rsidR="00745F44" w:rsidRPr="00745F44">
        <w:rPr>
          <w:rFonts w:ascii="Times New Roman" w:hAnsi="Times New Roman" w:cs="Times New Roman"/>
          <w:sz w:val="24"/>
          <w:szCs w:val="24"/>
          <w:lang w:val="en-US"/>
        </w:rPr>
        <w:t>astering an instrument to the point where one can play in an ensemble arguably takes more formal training than being able to sing in a choir</w:t>
      </w:r>
      <w:r>
        <w:rPr>
          <w:rFonts w:ascii="Times New Roman" w:hAnsi="Times New Roman" w:cs="Times New Roman"/>
          <w:sz w:val="24"/>
          <w:szCs w:val="24"/>
          <w:lang w:val="en-US"/>
        </w:rPr>
        <w:t>.</w:t>
      </w:r>
    </w:p>
    <w:p w14:paraId="2778A2FA" w14:textId="707A1018" w:rsidR="006318BC" w:rsidRDefault="00745F44"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owever, v</w:t>
      </w:r>
      <w:r w:rsidR="003C349C" w:rsidRPr="00745F44">
        <w:rPr>
          <w:rFonts w:ascii="Times New Roman" w:hAnsi="Times New Roman" w:cs="Times New Roman"/>
          <w:sz w:val="24"/>
          <w:szCs w:val="24"/>
          <w:lang w:val="en-US"/>
        </w:rPr>
        <w:t>ocal emotion recognition performance of singers and instrumentalists did not differ in any condition</w:t>
      </w:r>
      <w:r w:rsidR="003C349C" w:rsidRPr="00745F44">
        <w:rPr>
          <w:rFonts w:ascii="Times New Roman" w:hAnsi="Times New Roman" w:cs="Times New Roman"/>
          <w:sz w:val="24"/>
          <w:szCs w:val="24"/>
          <w:lang w:val="en-US"/>
        </w:rPr>
        <w:t>, with moderate evidence for the nullfindings, according to Baysian analysis</w:t>
      </w:r>
      <w:r w:rsidR="00C466F0" w:rsidRPr="00745F44">
        <w:rPr>
          <w:rFonts w:ascii="Times New Roman" w:hAnsi="Times New Roman" w:cs="Times New Roman"/>
          <w:sz w:val="24"/>
          <w:szCs w:val="24"/>
          <w:lang w:val="en-US"/>
        </w:rPr>
        <w:t xml:space="preserve">. </w:t>
      </w:r>
    </w:p>
    <w:p w14:paraId="6BA0B715" w14:textId="3A904B5D" w:rsidR="00797E97" w:rsidRPr="00797E97" w:rsidRDefault="00797E97" w:rsidP="00797E97">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 however, </w:t>
      </w:r>
      <w:r w:rsidRPr="00745F44">
        <w:rPr>
          <w:rFonts w:ascii="Times New Roman" w:hAnsi="Times New Roman" w:cs="Times New Roman"/>
          <w:sz w:val="24"/>
          <w:szCs w:val="24"/>
          <w:lang w:val="en-US"/>
        </w:rPr>
        <w:t>Singers have a higher performance variance (not surprising, because engaging in singing activities has a lower threshold than playing an instrument, therefor</w:t>
      </w:r>
      <w:r>
        <w:rPr>
          <w:rFonts w:ascii="Times New Roman" w:hAnsi="Times New Roman" w:cs="Times New Roman"/>
          <w:sz w:val="24"/>
          <w:szCs w:val="24"/>
          <w:lang w:val="en-US"/>
        </w:rPr>
        <w:t>e</w:t>
      </w:r>
      <w:r w:rsidRPr="00745F44">
        <w:rPr>
          <w:rFonts w:ascii="Times New Roman" w:hAnsi="Times New Roman" w:cs="Times New Roman"/>
          <w:sz w:val="24"/>
          <w:szCs w:val="24"/>
          <w:lang w:val="en-US"/>
        </w:rPr>
        <w:t xml:space="preserve"> greater variety of people with musical skills)</w:t>
      </w:r>
    </w:p>
    <w:p w14:paraId="7446D39D" w14:textId="555A56C3" w:rsidR="00C466F0" w:rsidRDefault="00745F44" w:rsidP="00C466F0">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 a mere absence of effects -</w:t>
      </w:r>
      <w:r w:rsidR="00C466F0">
        <w:rPr>
          <w:rFonts w:ascii="Times New Roman" w:hAnsi="Times New Roman" w:cs="Times New Roman"/>
          <w:sz w:val="24"/>
          <w:szCs w:val="24"/>
          <w:lang w:val="en-US"/>
        </w:rPr>
        <w:t xml:space="preserve"> we replicated the strong effects of our morphing manipulation</w:t>
      </w:r>
      <w:r>
        <w:rPr>
          <w:rFonts w:ascii="Times New Roman" w:hAnsi="Times New Roman" w:cs="Times New Roman"/>
          <w:sz w:val="24"/>
          <w:szCs w:val="24"/>
          <w:lang w:val="en-US"/>
        </w:rPr>
        <w:t>, we found before in professional musicians and non-musicians</w:t>
      </w:r>
    </w:p>
    <w:p w14:paraId="66DC560D" w14:textId="4DEB5915" w:rsidR="00797E97" w:rsidRDefault="00797E97" w:rsidP="00C466F0">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ery similar profile of correlation with music perception performance (especially melody and rhythm perception) -&gt; refer to Nussbaum for a very detailed discussion of these patterns</w:t>
      </w:r>
    </w:p>
    <w:p w14:paraId="27D48A88" w14:textId="4860620C" w:rsidR="00745F44" w:rsidRDefault="00745F44"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imilar profiles of auditory processing in musicians and non-musicians, at least for vocal emotions</w:t>
      </w:r>
    </w:p>
    <w:p w14:paraId="575B04DD" w14:textId="66C3E718" w:rsidR="00745F44" w:rsidRDefault="00745F44"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mportant: is not at conflict with the principle notion that there is a strong link between perception and production in auditory communication </w:t>
      </w:r>
      <w:r>
        <w:rPr>
          <w:rFonts w:ascii="Times New Roman" w:hAnsi="Times New Roman" w:cs="Times New Roman"/>
          <w:sz w:val="24"/>
          <w:szCs w:val="24"/>
          <w:lang w:val="en-US"/>
        </w:rPr>
        <w:t>auditory emotions</w:t>
      </w:r>
    </w:p>
    <w:p w14:paraId="35C419B1" w14:textId="16242033" w:rsidR="00745F44" w:rsidRDefault="00745F44"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ut challenges the assumption that this is different for singers and instrumentalists</w:t>
      </w:r>
    </w:p>
    <w:p w14:paraId="55DADE53" w14:textId="4D7D15D1" w:rsidR="00745F44" w:rsidRDefault="00745F44"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line with a recent review, that no evidence for a causal effect of training or musical activity on vocal emotion perception</w:t>
      </w:r>
    </w:p>
    <w:p w14:paraId="13AF2A90" w14:textId="168BA678" w:rsidR="00797E97" w:rsidRPr="00745F44" w:rsidRDefault="00797E97"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on first sight, may seem at conflict with several findings that found a correlation between self-rated singing abilities -&gt; but not the case (simply similarly strong for both groups)</w:t>
      </w:r>
    </w:p>
    <w:p w14:paraId="17F46A6B" w14:textId="5BB1FFBE" w:rsidR="00797E97" w:rsidRDefault="00797E97"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ere, we also failed to replicate this link (attribute this to decreased variance in the group of ameteurs)</w:t>
      </w:r>
    </w:p>
    <w:p w14:paraId="554B809E" w14:textId="27169A55" w:rsidR="00797E97" w:rsidRDefault="00797E97" w:rsidP="00745F44">
      <w:pPr>
        <w:pStyle w:val="Listenabsatz"/>
        <w:numPr>
          <w:ilvl w:val="0"/>
          <w:numId w:val="32"/>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dds to the existing body, by studying subgroups</w:t>
      </w:r>
    </w:p>
    <w:p w14:paraId="345A7B8B" w14:textId="0FA1A5A6" w:rsidR="00314978" w:rsidRPr="00A6449D" w:rsidRDefault="00A6449D" w:rsidP="00797E97">
      <w:pPr>
        <w:pStyle w:val="Listenabsatz"/>
        <w:numPr>
          <w:ilvl w:val="0"/>
          <w:numId w:val="29"/>
        </w:numPr>
        <w:spacing w:line="480" w:lineRule="auto"/>
        <w:rPr>
          <w:rFonts w:ascii="Times New Roman" w:hAnsi="Times New Roman" w:cs="Times New Roman"/>
          <w:sz w:val="24"/>
          <w:szCs w:val="24"/>
          <w:lang w:val="en-US"/>
        </w:rPr>
      </w:pPr>
      <w:r w:rsidRPr="00A6449D">
        <w:rPr>
          <w:rFonts w:ascii="Times New Roman" w:hAnsi="Times New Roman" w:cs="Times New Roman"/>
          <w:sz w:val="24"/>
          <w:szCs w:val="24"/>
          <w:lang w:val="en-US"/>
        </w:rPr>
        <w:lastRenderedPageBreak/>
        <w:t>many do both</w:t>
      </w:r>
    </w:p>
    <w:p w14:paraId="453B6721" w14:textId="553A6926" w:rsidR="00797E97" w:rsidRPr="00745F44" w:rsidRDefault="00797E97" w:rsidP="00797E97">
      <w:pPr>
        <w:pStyle w:val="Listenabsatz"/>
        <w:spacing w:line="480" w:lineRule="auto"/>
        <w:rPr>
          <w:rFonts w:ascii="Times New Roman" w:hAnsi="Times New Roman" w:cs="Times New Roman"/>
          <w:sz w:val="24"/>
          <w:szCs w:val="24"/>
          <w:lang w:val="en-US"/>
        </w:rPr>
      </w:pPr>
    </w:p>
    <w:p w14:paraId="0B546513" w14:textId="4DA43B45" w:rsidR="00583DA7" w:rsidRDefault="005D3A49" w:rsidP="00797E97">
      <w:pPr>
        <w:pStyle w:val="Listenabsatz"/>
        <w:numPr>
          <w:ilvl w:val="0"/>
          <w:numId w:val="29"/>
        </w:numPr>
        <w:spacing w:line="480" w:lineRule="auto"/>
        <w:rPr>
          <w:rFonts w:ascii="Times New Roman" w:hAnsi="Times New Roman" w:cs="Times New Roman"/>
          <w:color w:val="C00000"/>
          <w:sz w:val="24"/>
          <w:szCs w:val="24"/>
          <w:lang w:val="en-US"/>
        </w:rPr>
      </w:pPr>
      <w:r w:rsidRPr="005D3A49">
        <w:rPr>
          <w:rFonts w:ascii="Times New Roman" w:hAnsi="Times New Roman" w:cs="Times New Roman"/>
          <w:color w:val="C00000"/>
          <w:sz w:val="24"/>
          <w:szCs w:val="24"/>
          <w:lang w:val="en-US"/>
        </w:rPr>
        <w:t xml:space="preserve">Accordingly, structural differences have been observed in the brain, with singers showing increased </w:t>
      </w:r>
      <w:r w:rsidRPr="00704A03">
        <w:rPr>
          <w:rFonts w:ascii="Times New Roman" w:hAnsi="Times New Roman" w:cs="Times New Roman"/>
          <w:color w:val="C00000"/>
          <w:sz w:val="24"/>
          <w:szCs w:val="24"/>
          <w:lang w:val="en-US"/>
        </w:rPr>
        <w:t>volume and microstructural complexity in the arcuate fasciculus, a white matter tract connecting regions involved in sound perception and production</w:t>
      </w:r>
      <w:r>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3946624-c6f1-4f5c-83ce-3dd84ebe5d83"/>
          <w:id w:val="-58868302"/>
          <w:placeholder>
            <w:docPart w:val="3A548C92117E427D8BFBA1703A8B9908"/>
          </w:placeholder>
        </w:sdtPr>
        <w:sdtContent>
          <w:r>
            <w:rPr>
              <w:rFonts w:ascii="Times New Roman" w:hAnsi="Times New Roman" w:cs="Times New Roman"/>
              <w:color w:val="C00000"/>
              <w:sz w:val="24"/>
              <w:szCs w:val="24"/>
              <w:lang w:val="en-US"/>
            </w:rPr>
            <w:fldChar w:fldCharType="begin"/>
          </w:r>
          <w:r w:rsidR="00C44106">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1LTMxVDEzOjIxOjU3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Pr>
              <w:rFonts w:ascii="Times New Roman" w:hAnsi="Times New Roman" w:cs="Times New Roman"/>
              <w:color w:val="C00000"/>
              <w:sz w:val="24"/>
              <w:szCs w:val="24"/>
              <w:lang w:val="en-US"/>
            </w:rPr>
            <w:fldChar w:fldCharType="separate"/>
          </w:r>
          <w:r w:rsidR="00752230">
            <w:rPr>
              <w:rFonts w:ascii="Times New Roman" w:hAnsi="Times New Roman" w:cs="Times New Roman"/>
              <w:color w:val="C00000"/>
              <w:sz w:val="24"/>
              <w:szCs w:val="24"/>
              <w:lang w:val="en-US"/>
            </w:rPr>
            <w:t>(Halwani et al., 2011)</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w:t>
      </w:r>
    </w:p>
    <w:p w14:paraId="06F4B99A" w14:textId="687495BC"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Tragantzopoulou, P., &amp; Giannouli, V. (2025). A Song for the Mind: A Literature Review on Singing and Cognitive Health in Aging Populations. Brain Sciences, 15(3), 227.</w:t>
      </w:r>
    </w:p>
    <w:p w14:paraId="5BA13572" w14:textId="3980B9B4"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Choi, W., Ling, C. L. K., &amp; Wu, C. H. J. (2024). Musical Advantage in Lexical Tone Perception Hinges on Musical Instrument: A Comparison between Pitched Musicians, Unpitched Musicians, and Nonmusicians. Music Perception: An Interdisciplinary Journal, 41(5), 360-377.</w:t>
      </w:r>
    </w:p>
    <w:p w14:paraId="1A60FE91" w14:textId="5EBBDBDD" w:rsidR="00A265C7" w:rsidRDefault="00A265C7" w:rsidP="001A7262">
      <w:pPr>
        <w:pStyle w:val="Listenabsatz"/>
        <w:numPr>
          <w:ilvl w:val="0"/>
          <w:numId w:val="30"/>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rPr>
        <w:t xml:space="preserve">Moisseinen, N., Ahveninen, L., Martínez‐Molina, N., Sairanen, V., Melkas, S., Kleber, B., ... </w:t>
      </w:r>
      <w:r w:rsidRPr="001A7262">
        <w:rPr>
          <w:rFonts w:ascii="Times New Roman" w:hAnsi="Times New Roman" w:cs="Times New Roman"/>
          <w:color w:val="C00000"/>
          <w:sz w:val="24"/>
          <w:szCs w:val="24"/>
          <w:lang w:val="en-US"/>
        </w:rPr>
        <w:t>&amp; Särkämö, T. (2024). Choir singing is associated with enhanced structural connectivity across the adult lifespan. Human Brain Mapping, 45(7), e26705.</w:t>
      </w:r>
    </w:p>
    <w:p w14:paraId="663C15F1" w14:textId="07463241" w:rsidR="006F443A" w:rsidRPr="004A6C29" w:rsidRDefault="00000000" w:rsidP="001A7262">
      <w:pPr>
        <w:pStyle w:val="Listenabsatz"/>
        <w:numPr>
          <w:ilvl w:val="0"/>
          <w:numId w:val="30"/>
        </w:numPr>
        <w:spacing w:line="480" w:lineRule="auto"/>
        <w:rPr>
          <w:rFonts w:ascii="Times New Roman" w:hAnsi="Times New Roman" w:cs="Times New Roman"/>
          <w:color w:val="C00000"/>
          <w:sz w:val="24"/>
          <w:szCs w:val="24"/>
          <w:lang w:val="en-US"/>
        </w:rPr>
      </w:pPr>
      <w:sdt>
        <w:sdtPr>
          <w:rPr>
            <w:rFonts w:ascii="Times New Roman" w:hAnsi="Times New Roman" w:cs="Times New Roman"/>
            <w:sz w:val="24"/>
            <w:szCs w:val="24"/>
            <w:lang w:val="en-US"/>
          </w:rPr>
          <w:alias w:val="To edit, see citavi.com/edit"/>
          <w:tag w:val="CitaviPlaceholder#e9753fff-cbda-4397-865d-7c4ef4369f78"/>
          <w:id w:val="-1759907093"/>
          <w:placeholder>
            <w:docPart w:val="5EE7F915043448158BDDE900081CC478"/>
          </w:placeholder>
        </w:sdtPr>
        <w:sdtContent>
          <w:r w:rsidR="006F443A" w:rsidRPr="00314FA2">
            <w:rPr>
              <w:rFonts w:ascii="Times New Roman" w:hAnsi="Times New Roman" w:cs="Times New Roman"/>
              <w:sz w:val="24"/>
              <w:szCs w:val="24"/>
              <w:lang w:val="en-US"/>
            </w:rPr>
            <w:fldChar w:fldCharType="begin"/>
          </w:r>
          <w:r w:rsidR="00C4410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1LTMxVDEzOjIxOjU3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sidR="006F443A" w:rsidRP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Papadaki et al., 2023)</w:t>
          </w:r>
          <w:r w:rsidR="006F443A" w:rsidRPr="00314FA2">
            <w:rPr>
              <w:rFonts w:ascii="Times New Roman" w:hAnsi="Times New Roman" w:cs="Times New Roman"/>
              <w:sz w:val="24"/>
              <w:szCs w:val="24"/>
              <w:lang w:val="en-US"/>
            </w:rPr>
            <w:fldChar w:fldCharType="end"/>
          </w:r>
        </w:sdtContent>
      </w:sdt>
    </w:p>
    <w:p w14:paraId="084F9A3A" w14:textId="1E72F0E9" w:rsidR="004A6C29" w:rsidRPr="000A2FEC" w:rsidRDefault="004A6C29"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Greensporn nochmal </w:t>
      </w:r>
      <w:r w:rsidR="000A2FEC">
        <w:rPr>
          <w:rFonts w:ascii="Times New Roman" w:hAnsi="Times New Roman" w:cs="Times New Roman"/>
          <w:sz w:val="24"/>
          <w:szCs w:val="24"/>
          <w:lang w:val="en-US"/>
        </w:rPr>
        <w:t>lessen</w:t>
      </w:r>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bookmarkStart w:id="44" w:name="_Toc194687217"/>
      <w:r>
        <w:rPr>
          <w:rFonts w:ascii="Times New Roman" w:hAnsi="Times New Roman" w:cs="Times New Roman"/>
          <w:sz w:val="24"/>
          <w:szCs w:val="24"/>
          <w:lang w:val="en-US"/>
        </w:rPr>
        <w:t>Professional musicians vs. amateurs</w:t>
      </w:r>
      <w:bookmarkEnd w:id="44"/>
    </w:p>
    <w:p w14:paraId="5C55C6F9" w14:textId="1A8BBD50" w:rsidR="00E2647A" w:rsidRDefault="00A6449D" w:rsidP="00A6449D">
      <w:pPr>
        <w:pStyle w:val="Listenabsatz"/>
        <w:numPr>
          <w:ilvl w:val="0"/>
          <w:numId w:val="29"/>
        </w:numPr>
        <w:spacing w:line="480" w:lineRule="auto"/>
        <w:rPr>
          <w:rFonts w:ascii="Times New Roman" w:hAnsi="Times New Roman" w:cs="Times New Roman"/>
          <w:color w:val="C00000"/>
          <w:sz w:val="24"/>
          <w:szCs w:val="24"/>
          <w:lang w:val="en-US"/>
        </w:rPr>
      </w:pPr>
      <w:r w:rsidRPr="00A6449D">
        <w:rPr>
          <w:rFonts w:ascii="Times New Roman" w:hAnsi="Times New Roman" w:cs="Times New Roman"/>
          <w:color w:val="C00000"/>
          <w:sz w:val="24"/>
          <w:szCs w:val="24"/>
          <w:lang w:val="en-US"/>
        </w:rPr>
        <w:t>In line with our hypothesis, we found moderate evidence that emotion perception performance does not differ between amateur musicians and non-musicians, further strengthening the</w:t>
      </w:r>
      <w:r w:rsidRPr="00A6449D">
        <w:rPr>
          <w:rFonts w:ascii="Times New Roman" w:hAnsi="Times New Roman" w:cs="Times New Roman"/>
          <w:color w:val="C00000"/>
          <w:sz w:val="24"/>
          <w:szCs w:val="24"/>
          <w:lang w:val="en-US"/>
        </w:rPr>
        <w:t xml:space="preserve"> amount of music training is not a major influence on vocal emotion perception (Schellenberg &amp; Lima, 2024).</w:t>
      </w:r>
      <w:r w:rsidRPr="00A6449D">
        <w:rPr>
          <w:rFonts w:ascii="Times New Roman" w:hAnsi="Times New Roman" w:cs="Times New Roman"/>
          <w:color w:val="C00000"/>
          <w:sz w:val="24"/>
          <w:szCs w:val="24"/>
          <w:lang w:val="en-US"/>
        </w:rPr>
        <w:t xml:space="preserve"> </w:t>
      </w:r>
    </w:p>
    <w:p w14:paraId="7FD6ED3C" w14:textId="2F5E3A10" w:rsidR="00A6449D" w:rsidRDefault="00A6449D"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lastRenderedPageBreak/>
        <w:t xml:space="preserve">However: it was hypothesized as amateurs would also outperform non-musicians, because professionals outperformed them in the previous study. But here, evidence was inconclusive. We assume that variance of musicality is greater in amateurs, despite the substantial sample size, our design was not powerful enough to detect potentially very small differences between amateurs and non-musicians.  </w:t>
      </w:r>
    </w:p>
    <w:p w14:paraId="20459FFB" w14:textId="77777777" w:rsidR="00A6449D" w:rsidRDefault="00A6449D" w:rsidP="00A6449D">
      <w:pPr>
        <w:pStyle w:val="Listenabsatz"/>
        <w:spacing w:line="480" w:lineRule="auto"/>
        <w:rPr>
          <w:rFonts w:ascii="Times New Roman" w:hAnsi="Times New Roman" w:cs="Times New Roman"/>
          <w:color w:val="C00000"/>
          <w:sz w:val="24"/>
          <w:szCs w:val="24"/>
          <w:lang w:val="en-US"/>
        </w:rPr>
      </w:pPr>
    </w:p>
    <w:p w14:paraId="36B29510" w14:textId="4752BD71" w:rsidR="00A6449D" w:rsidRDefault="00A6449D"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Overall: we see a consistent pattern that the key moderator is auditory sensitivity and not any group assignment. </w:t>
      </w:r>
    </w:p>
    <w:p w14:paraId="4BB14A4F" w14:textId="6F069044" w:rsidR="001A7262" w:rsidRPr="00A6449D" w:rsidRDefault="00583DA7" w:rsidP="00A265C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243413A3" w14:textId="16A59DFF" w:rsidR="001A7262" w:rsidRPr="006F443A"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 xml:space="preserve">Taylor, A., &amp; Hallam, S. (2011). From leisure to work: Amateur musicians taking up instrumental or vocal teaching as a second career. </w:t>
      </w:r>
      <w:r w:rsidRPr="006F443A">
        <w:rPr>
          <w:rFonts w:ascii="Times New Roman" w:hAnsi="Times New Roman" w:cs="Times New Roman"/>
          <w:color w:val="C00000"/>
          <w:sz w:val="24"/>
          <w:szCs w:val="24"/>
          <w:lang w:val="en-US"/>
        </w:rPr>
        <w:t>Music Education Research, 13(3), 307-325.</w:t>
      </w:r>
    </w:p>
    <w:p w14:paraId="44A8C976" w14:textId="6B7C8CD7" w:rsidR="00A265C7"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3C349C">
        <w:rPr>
          <w:rFonts w:ascii="Times New Roman" w:hAnsi="Times New Roman" w:cs="Times New Roman"/>
          <w:color w:val="C00000"/>
          <w:sz w:val="24"/>
          <w:szCs w:val="24"/>
          <w:lang w:val="en-US"/>
        </w:rPr>
        <w:t xml:space="preserve">Zendel, B. R., &amp; Alexander, E. J. (2020). </w:t>
      </w:r>
      <w:r w:rsidRPr="001A7262">
        <w:rPr>
          <w:rFonts w:ascii="Times New Roman" w:hAnsi="Times New Roman" w:cs="Times New Roman"/>
          <w:color w:val="C00000"/>
          <w:sz w:val="24"/>
          <w:szCs w:val="24"/>
          <w:lang w:val="en-US"/>
        </w:rPr>
        <w:t>Autodidacticism and music: Do self-taught musicians exhibit the same auditory processing advantages as formally trained musicians?. Frontiers in Neuroscience, 14, 752.</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5" w:name="_Toc194687218"/>
      <w:bookmarkStart w:id="46" w:name="_Hlk116307919"/>
      <w:r w:rsidRPr="00EB262D">
        <w:rPr>
          <w:rFonts w:ascii="Times New Roman" w:hAnsi="Times New Roman" w:cs="Times New Roman"/>
          <w:sz w:val="24"/>
          <w:szCs w:val="24"/>
          <w:lang w:val="en-US"/>
        </w:rPr>
        <w:t>Constraints on generality and future directions</w:t>
      </w:r>
      <w:bookmarkEnd w:id="45"/>
    </w:p>
    <w:bookmarkEnd w:id="46"/>
    <w:p w14:paraId="757A2286" w14:textId="2BBCF226" w:rsidR="00D368BB" w:rsidRDefault="00A6449D" w:rsidP="00A6449D">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Western, industrialized countries</w:t>
      </w:r>
    </w:p>
    <w:p w14:paraId="144BDAD8" w14:textId="10CDA74B" w:rsidR="00A6449D" w:rsidRDefault="00A6449D" w:rsidP="00A6449D">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German-speaking only </w:t>
      </w:r>
      <w:r w:rsidR="006E04EE">
        <w:rPr>
          <w:rFonts w:ascii="Times New Roman" w:hAnsi="Times New Roman" w:cs="Times New Roman"/>
          <w:color w:val="C00000"/>
          <w:sz w:val="24"/>
          <w:szCs w:val="24"/>
          <w:lang w:val="en-US"/>
        </w:rPr>
        <w:t xml:space="preserve"> (but patterns have been found in portugues etc. ToDo)</w:t>
      </w:r>
    </w:p>
    <w:p w14:paraId="30B88B00" w14:textId="1AD77240" w:rsidR="006E04EE" w:rsidRPr="00A6449D"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key limitation, challenge</w:t>
      </w:r>
      <w:r w:rsidRPr="00314978">
        <w:rPr>
          <w:rFonts w:ascii="Times New Roman" w:hAnsi="Times New Roman" w:cs="Times New Roman"/>
          <w:sz w:val="24"/>
          <w:szCs w:val="24"/>
          <w:lang w:val="en-US"/>
        </w:rPr>
        <w:t>: The distinction between singers and instrumentalists is not as straight-forward, as it may seem</w:t>
      </w:r>
      <w:r>
        <w:rPr>
          <w:rFonts w:ascii="Times New Roman" w:hAnsi="Times New Roman" w:cs="Times New Roman"/>
          <w:sz w:val="24"/>
          <w:szCs w:val="24"/>
          <w:lang w:val="en-US"/>
        </w:rPr>
        <w:t>, similar for amateurs and professionals</w:t>
      </w:r>
    </w:p>
    <w:p w14:paraId="6E6B9824" w14:textId="77777777" w:rsidR="006E04EE" w:rsidRDefault="006E04EE" w:rsidP="00A6449D">
      <w:pPr>
        <w:pStyle w:val="Listenabsatz"/>
        <w:numPr>
          <w:ilvl w:val="0"/>
          <w:numId w:val="29"/>
        </w:numPr>
        <w:spacing w:line="480" w:lineRule="auto"/>
        <w:rPr>
          <w:rFonts w:ascii="Times New Roman" w:hAnsi="Times New Roman" w:cs="Times New Roman"/>
          <w:color w:val="C00000"/>
          <w:sz w:val="24"/>
          <w:szCs w:val="24"/>
          <w:lang w:val="en-US"/>
        </w:rPr>
      </w:pPr>
    </w:p>
    <w:p w14:paraId="21B07DB0" w14:textId="79ACA76F" w:rsidR="006E04EE" w:rsidRPr="006E04EE"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Problem with the randomization</w:t>
      </w:r>
      <w:r>
        <w:rPr>
          <w:rFonts w:ascii="Times New Roman" w:hAnsi="Times New Roman" w:cs="Times New Roman"/>
          <w:color w:val="C00000"/>
          <w:sz w:val="24"/>
          <w:szCs w:val="24"/>
          <w:lang w:val="en-US"/>
        </w:rPr>
        <w:t xml:space="preserve"> – really a problem? </w:t>
      </w:r>
    </w:p>
    <w:p w14:paraId="06CDD354" w14:textId="7F759DF2" w:rsidR="006E04EE" w:rsidRPr="006E04EE"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Future directions: </w:t>
      </w:r>
    </w:p>
    <w:p w14:paraId="5767489C" w14:textId="64FFEC42" w:rsidR="006E04EE" w:rsidRPr="006E04EE"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Brain data </w:t>
      </w:r>
    </w:p>
    <w:p w14:paraId="54172E51" w14:textId="6C2B5018" w:rsidR="00A6449D" w:rsidRPr="006E04EE" w:rsidRDefault="006E04EE" w:rsidP="006E04EE">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Motor simulation: vocal actors ()</w:t>
      </w:r>
    </w:p>
    <w:p w14:paraId="278BA9D7" w14:textId="54E7D4CF" w:rsidR="00583DA7"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lastRenderedPageBreak/>
        <w:t>Brain measures</w:t>
      </w:r>
    </w:p>
    <w:p w14:paraId="5CDBEB0E" w14:textId="338E552D"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06349B">
        <w:rPr>
          <w:rFonts w:ascii="Times New Roman" w:hAnsi="Times New Roman" w:cs="Times New Roman"/>
          <w:color w:val="C00000"/>
          <w:sz w:val="24"/>
          <w:szCs w:val="24"/>
          <w:lang w:val="en-US"/>
        </w:rPr>
        <w:t>Tervaniemi, M., Castaneda, A., Knoll, M., &amp; Uther, M. (2006). Sound processing in amateur musicians and nonmusicians: event-related potential and behavioral indices. Neuroreport, 17(11), 1225-1228.</w:t>
      </w:r>
    </w:p>
    <w:p w14:paraId="7666774F" w14:textId="666FCAD2"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6F443A">
        <w:rPr>
          <w:color w:val="C00000"/>
          <w:lang w:val="en-US"/>
        </w:rPr>
        <w:t xml:space="preserve">Lotze, M., Scheler, G., Tan, H. R., Braun, C., &amp; Birbaumer, N. (2003). </w:t>
      </w:r>
      <w:r w:rsidRPr="0006349B">
        <w:rPr>
          <w:color w:val="C00000"/>
          <w:lang w:val="en-US"/>
        </w:rPr>
        <w:t xml:space="preserve">The musician's brain: functional imaging of amateurs and professionals during performance and imagery. </w:t>
      </w:r>
      <w:r w:rsidRPr="006F443A">
        <w:rPr>
          <w:i/>
          <w:iCs/>
          <w:color w:val="C00000"/>
          <w:lang w:val="en-US"/>
        </w:rPr>
        <w:t>Neuroimage</w:t>
      </w:r>
      <w:r w:rsidRPr="006F443A">
        <w:rPr>
          <w:color w:val="C00000"/>
          <w:lang w:val="en-US"/>
        </w:rPr>
        <w:t xml:space="preserve">, </w:t>
      </w:r>
      <w:r w:rsidRPr="006F443A">
        <w:rPr>
          <w:i/>
          <w:iCs/>
          <w:color w:val="C00000"/>
          <w:lang w:val="en-US"/>
        </w:rPr>
        <w:t>20</w:t>
      </w:r>
      <w:r w:rsidRPr="006F443A">
        <w:rPr>
          <w:color w:val="C00000"/>
          <w:lang w:val="en-US"/>
        </w:rPr>
        <w:t>(3), 1817-1829.</w:t>
      </w:r>
    </w:p>
    <w:p w14:paraId="69C4B639" w14:textId="74CA49C5"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3C349C">
        <w:rPr>
          <w:rFonts w:ascii="Times New Roman" w:hAnsi="Times New Roman" w:cs="Times New Roman"/>
          <w:color w:val="C00000"/>
          <w:sz w:val="24"/>
          <w:szCs w:val="24"/>
          <w:lang w:val="en-US"/>
        </w:rPr>
        <w:t xml:space="preserve">Oechslin, M. S., Van De Ville, D., Lazeyras, F., Hauert, C. A., &amp; James, C. E. (2013). </w:t>
      </w:r>
      <w:r w:rsidRPr="0006349B">
        <w:rPr>
          <w:rFonts w:ascii="Times New Roman" w:hAnsi="Times New Roman" w:cs="Times New Roman"/>
          <w:color w:val="C00000"/>
          <w:sz w:val="24"/>
          <w:szCs w:val="24"/>
          <w:lang w:val="en-US"/>
        </w:rPr>
        <w:t>Degree of musical expertise modulates higher order brain functioning. Cerebral cortex, 23(9), 2213-2224.</w:t>
      </w:r>
    </w:p>
    <w:p w14:paraId="0F7D06A7" w14:textId="01041620"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3C349C">
        <w:rPr>
          <w:rFonts w:ascii="Times New Roman" w:hAnsi="Times New Roman" w:cs="Times New Roman"/>
          <w:color w:val="C00000"/>
          <w:sz w:val="24"/>
          <w:szCs w:val="24"/>
          <w:lang w:val="en-US"/>
        </w:rPr>
        <w:t xml:space="preserve">Kleber, B., Veit, R., Birbaumer, N., Gruzelier, J., &amp; Lotze, M. (2010). </w:t>
      </w:r>
      <w:r w:rsidRPr="0006349B">
        <w:rPr>
          <w:rFonts w:ascii="Times New Roman" w:hAnsi="Times New Roman" w:cs="Times New Roman"/>
          <w:color w:val="C00000"/>
          <w:sz w:val="24"/>
          <w:szCs w:val="24"/>
          <w:lang w:val="en-US"/>
        </w:rPr>
        <w:t>The brain of opera singers: experience-dependent changes in functional activation. Cerebral Cortex, 20(5), 1144-1152.</w:t>
      </w:r>
    </w:p>
    <w:p w14:paraId="2F2F8A86" w14:textId="77777777" w:rsidR="00797E97" w:rsidRPr="0006349B" w:rsidRDefault="00797E97" w:rsidP="0006349B">
      <w:pPr>
        <w:pStyle w:val="Listenabsatz"/>
        <w:numPr>
          <w:ilvl w:val="0"/>
          <w:numId w:val="29"/>
        </w:numPr>
        <w:spacing w:line="480" w:lineRule="auto"/>
        <w:rPr>
          <w:rFonts w:ascii="Times New Roman" w:hAnsi="Times New Roman" w:cs="Times New Roman"/>
          <w:color w:val="C00000"/>
          <w:sz w:val="24"/>
          <w:szCs w:val="24"/>
          <w:lang w:val="en-US"/>
        </w:rPr>
      </w:pPr>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7"/>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ToDo</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194687220"/>
      <w:r w:rsidRPr="00EB262D">
        <w:rPr>
          <w:rFonts w:ascii="Times New Roman" w:hAnsi="Times New Roman" w:cs="Times New Roman"/>
          <w:sz w:val="24"/>
          <w:szCs w:val="24"/>
          <w:lang w:val="en-US"/>
        </w:rPr>
        <w:t>Acknowledgements</w:t>
      </w:r>
      <w:bookmarkEnd w:id="48"/>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The original voice recordings that served as a basis for creating our stimulus material were provided by Sascha Frühholz. We thank Hannah Strauß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51659723"/>
      <w:bookmarkStart w:id="50" w:name="_Toc194687221"/>
      <w:r w:rsidRPr="00EB262D">
        <w:rPr>
          <w:rFonts w:ascii="Times New Roman" w:hAnsi="Times New Roman" w:cs="Times New Roman"/>
          <w:sz w:val="24"/>
          <w:szCs w:val="24"/>
          <w:lang w:val="en-US"/>
        </w:rPr>
        <w:t>Conflicts of Interests</w:t>
      </w:r>
      <w:bookmarkEnd w:id="49"/>
      <w:r w:rsidRPr="00EB262D">
        <w:rPr>
          <w:rFonts w:ascii="Times New Roman" w:hAnsi="Times New Roman" w:cs="Times New Roman"/>
          <w:sz w:val="24"/>
          <w:szCs w:val="24"/>
          <w:lang w:val="en-US"/>
        </w:rPr>
        <w:t xml:space="preserve"> and Funding</w:t>
      </w:r>
      <w:bookmarkEnd w:id="50"/>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194687222"/>
      <w:r w:rsidRPr="00EB262D">
        <w:rPr>
          <w:rFonts w:ascii="Times New Roman" w:hAnsi="Times New Roman" w:cs="Times New Roman"/>
          <w:sz w:val="24"/>
          <w:szCs w:val="24"/>
          <w:lang w:val="en-US"/>
        </w:rPr>
        <w:lastRenderedPageBreak/>
        <w:t>Credit Author Statement</w:t>
      </w:r>
      <w:bookmarkEnd w:id="51"/>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2" w:name="_Toc194687223"/>
      <w:r w:rsidRPr="00EB262D">
        <w:rPr>
          <w:rFonts w:ascii="Times New Roman" w:hAnsi="Times New Roman" w:cs="Times New Roman"/>
          <w:sz w:val="24"/>
          <w:szCs w:val="24"/>
          <w:lang w:val="en-US"/>
        </w:rPr>
        <w:t>Supplementary material</w:t>
      </w:r>
      <w:bookmarkEnd w:id="52"/>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5A0105" w:rsidRPr="00EB262D">
        <w:rPr>
          <w:rFonts w:ascii="Times New Roman" w:hAnsi="Times New Roman" w:cs="Times New Roman"/>
          <w:color w:val="C00000"/>
          <w:sz w:val="24"/>
          <w:szCs w:val="24"/>
          <w:lang w:val="en-US"/>
        </w:rPr>
        <w:t>ToDo</w:t>
      </w:r>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95BE26B" w14:textId="77777777" w:rsidR="00752230" w:rsidRPr="00752230" w:rsidRDefault="00484889" w:rsidP="00752230">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752230" w:rsidRPr="00752230">
            <w:t>References</w:t>
          </w:r>
        </w:p>
        <w:p w14:paraId="2AA141FE" w14:textId="77777777" w:rsidR="00752230" w:rsidRPr="00752230" w:rsidRDefault="00752230" w:rsidP="00752230">
          <w:pPr>
            <w:pStyle w:val="CitaviBibliographyEntry"/>
          </w:pPr>
          <w:bookmarkStart w:id="53" w:name="_CTVL0019ec4e8d5ccd741cfa5e9bc874dcf4426"/>
          <w:r w:rsidRPr="00752230">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3"/>
          <w:r>
            <w:rPr>
              <w:lang w:val="en-US"/>
            </w:rPr>
            <w:t xml:space="preserve"> </w:t>
          </w:r>
          <w:r w:rsidRPr="00752230">
            <w:rPr>
              <w:i/>
            </w:rPr>
            <w:t>Cognition &amp; Emotion</w:t>
          </w:r>
          <w:r w:rsidRPr="00752230">
            <w:t xml:space="preserve">, </w:t>
          </w:r>
          <w:r w:rsidRPr="00752230">
            <w:rPr>
              <w:i/>
            </w:rPr>
            <w:t>33</w:t>
          </w:r>
          <w:r w:rsidRPr="00752230">
            <w:t>(6), 1099–1118. https://doi.org/10.1080/02699931.2018.1541312</w:t>
          </w:r>
        </w:p>
        <w:p w14:paraId="20AE42E8" w14:textId="77777777" w:rsidR="00752230" w:rsidRDefault="00752230" w:rsidP="00752230">
          <w:pPr>
            <w:pStyle w:val="CitaviBibliographyEntry"/>
            <w:rPr>
              <w:lang w:val="en-US"/>
            </w:rPr>
          </w:pPr>
          <w:bookmarkStart w:id="54" w:name="_CTVL0011d599aaa2f1b4634856b211bbf469afc"/>
          <w:r w:rsidRPr="00752230">
            <w:t xml:space="preserve">Baldé, A. M., Lima, C. F., &amp; Schellenberg, E. G. (2025). </w:t>
          </w:r>
          <w:r>
            <w:rPr>
              <w:lang w:val="en-US"/>
            </w:rPr>
            <w:t>Associations between musical expertise and auditory processing.</w:t>
          </w:r>
          <w:bookmarkEnd w:id="54"/>
          <w:r>
            <w:rPr>
              <w:lang w:val="en-US"/>
            </w:rPr>
            <w:t xml:space="preserve"> </w:t>
          </w:r>
          <w:r w:rsidRPr="00752230">
            <w:rPr>
              <w:i/>
              <w:lang w:val="en-US"/>
            </w:rPr>
            <w:t xml:space="preserve">Journal of Experimental Psychology: Human Perception and Performance. </w:t>
          </w:r>
          <w:r w:rsidRPr="00752230">
            <w:rPr>
              <w:lang w:val="en-US"/>
            </w:rPr>
            <w:t>Advance online publication. https://doi.org/10.1037/xhp0001312</w:t>
          </w:r>
        </w:p>
        <w:p w14:paraId="2057E8A5" w14:textId="77777777" w:rsidR="00752230" w:rsidRDefault="00752230" w:rsidP="00752230">
          <w:pPr>
            <w:pStyle w:val="CitaviBibliographyEntry"/>
            <w:rPr>
              <w:lang w:val="en-US"/>
            </w:rPr>
          </w:pPr>
          <w:bookmarkStart w:id="55" w:name="_CTVL0018a088ef807694f5997fecb2354f5ed55"/>
          <w:r w:rsidRPr="00752230">
            <w:t xml:space="preserve">Banse, R., &amp; Scherer, K. R. (1996). </w:t>
          </w:r>
          <w:r>
            <w:rPr>
              <w:lang w:val="en-US"/>
            </w:rPr>
            <w:t>Acoustic profiles in vocal emotion expression.</w:t>
          </w:r>
          <w:bookmarkEnd w:id="55"/>
          <w:r>
            <w:rPr>
              <w:lang w:val="en-US"/>
            </w:rPr>
            <w:t xml:space="preserve"> </w:t>
          </w:r>
          <w:r w:rsidRPr="00752230">
            <w:rPr>
              <w:i/>
              <w:lang w:val="en-US"/>
            </w:rPr>
            <w:t>J Pers Soc Psychol</w:t>
          </w:r>
          <w:r w:rsidRPr="00752230">
            <w:rPr>
              <w:lang w:val="en-US"/>
            </w:rPr>
            <w:t xml:space="preserve">, </w:t>
          </w:r>
          <w:r w:rsidRPr="00752230">
            <w:rPr>
              <w:i/>
              <w:lang w:val="en-US"/>
            </w:rPr>
            <w:t>70</w:t>
          </w:r>
          <w:r w:rsidRPr="00752230">
            <w:rPr>
              <w:lang w:val="en-US"/>
            </w:rPr>
            <w:t>(3), 614–636. https://doi.org/10.1037/0022-3514.70.3.614</w:t>
          </w:r>
        </w:p>
        <w:p w14:paraId="53D33AE2" w14:textId="77777777" w:rsidR="00752230" w:rsidRDefault="00752230" w:rsidP="00752230">
          <w:pPr>
            <w:pStyle w:val="CitaviBibliographyEntry"/>
            <w:rPr>
              <w:lang w:val="en-US"/>
            </w:rPr>
          </w:pPr>
          <w:bookmarkStart w:id="56"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56"/>
          <w:r>
            <w:rPr>
              <w:lang w:val="en-US"/>
            </w:rPr>
            <w:t xml:space="preserve"> </w:t>
          </w:r>
          <w:r w:rsidRPr="00752230">
            <w:rPr>
              <w:i/>
              <w:lang w:val="en-US"/>
            </w:rPr>
            <w:t>Journal of Autism and Developmental Disorders</w:t>
          </w:r>
          <w:r w:rsidRPr="00752230">
            <w:rPr>
              <w:lang w:val="en-US"/>
            </w:rPr>
            <w:t xml:space="preserve">, </w:t>
          </w:r>
          <w:r w:rsidRPr="00752230">
            <w:rPr>
              <w:i/>
              <w:lang w:val="en-US"/>
            </w:rPr>
            <w:t>31</w:t>
          </w:r>
          <w:r w:rsidRPr="00752230">
            <w:rPr>
              <w:lang w:val="en-US"/>
            </w:rPr>
            <w:t>(1), 5–17.</w:t>
          </w:r>
        </w:p>
        <w:p w14:paraId="183A5574" w14:textId="77777777" w:rsidR="00752230" w:rsidRDefault="00752230" w:rsidP="00752230">
          <w:pPr>
            <w:pStyle w:val="CitaviBibliographyEntry"/>
            <w:rPr>
              <w:lang w:val="en-US"/>
            </w:rPr>
          </w:pPr>
          <w:bookmarkStart w:id="57" w:name="_CTVL0010fe75e7feb104adbb18573148cd9308a"/>
          <w:r>
            <w:rPr>
              <w:lang w:val="en-US"/>
            </w:rPr>
            <w:t>Benjamini, Y., &amp; Hochberg, Y. (1995). Controlling the False Discovery Rate: A Practical and Powerful Approach to Multiple Testing.</w:t>
          </w:r>
          <w:bookmarkEnd w:id="57"/>
          <w:r>
            <w:rPr>
              <w:lang w:val="en-US"/>
            </w:rPr>
            <w:t xml:space="preserve"> </w:t>
          </w:r>
          <w:r w:rsidRPr="00752230">
            <w:rPr>
              <w:i/>
              <w:lang w:val="en-US"/>
            </w:rPr>
            <w:t>Journal of the Royal Statistical Society: Series B (Methodological)</w:t>
          </w:r>
          <w:r w:rsidRPr="00752230">
            <w:rPr>
              <w:lang w:val="en-US"/>
            </w:rPr>
            <w:t xml:space="preserve">, </w:t>
          </w:r>
          <w:r w:rsidRPr="00752230">
            <w:rPr>
              <w:i/>
              <w:lang w:val="en-US"/>
            </w:rPr>
            <w:t>57</w:t>
          </w:r>
          <w:r w:rsidRPr="00752230">
            <w:rPr>
              <w:lang w:val="en-US"/>
            </w:rPr>
            <w:t>(1), 289–300. https://doi.org/10.1111/j.2517-6161.1995.tb02031.x</w:t>
          </w:r>
        </w:p>
        <w:p w14:paraId="1A4BC5AC" w14:textId="77777777" w:rsidR="00752230" w:rsidRDefault="00752230" w:rsidP="00752230">
          <w:pPr>
            <w:pStyle w:val="CitaviBibliographyEntry"/>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752230">
            <w:rPr>
              <w:i/>
              <w:lang w:val="en-US"/>
            </w:rPr>
            <w:t>Nordic Journal of Music Therapy</w:t>
          </w:r>
          <w:r w:rsidRPr="00752230">
            <w:rPr>
              <w:lang w:val="en-US"/>
            </w:rPr>
            <w:t xml:space="preserve">, </w:t>
          </w:r>
          <w:r w:rsidRPr="00752230">
            <w:rPr>
              <w:i/>
              <w:lang w:val="en-US"/>
            </w:rPr>
            <w:t>27</w:t>
          </w:r>
          <w:r w:rsidRPr="00752230">
            <w:rPr>
              <w:lang w:val="en-US"/>
            </w:rPr>
            <w:t>(4), 262–282. https://doi.org/10.1080/08098131.2018.1439086</w:t>
          </w:r>
        </w:p>
        <w:p w14:paraId="2FCBFB77" w14:textId="77777777" w:rsidR="00752230" w:rsidRDefault="00752230" w:rsidP="00752230">
          <w:pPr>
            <w:pStyle w:val="CitaviBibliographyEntry"/>
            <w:rPr>
              <w:lang w:val="en-US"/>
            </w:rPr>
          </w:pPr>
          <w:bookmarkStart w:id="59" w:name="_CTVL0019225d7a8cba149508953a25c45f72589"/>
          <w:r>
            <w:rPr>
              <w:lang w:val="en-US"/>
            </w:rPr>
            <w:t>Breyer, B., &amp; Bluemke, M. (2016).</w:t>
          </w:r>
          <w:bookmarkEnd w:id="59"/>
          <w:r>
            <w:rPr>
              <w:lang w:val="en-US"/>
            </w:rPr>
            <w:t xml:space="preserve"> </w:t>
          </w:r>
          <w:r w:rsidRPr="00752230">
            <w:rPr>
              <w:i/>
              <w:lang w:val="en-US"/>
            </w:rPr>
            <w:t xml:space="preserve">Deutsche Version der Positive and Negative Affect Schedule PANAS (GESIS Panel). </w:t>
          </w:r>
          <w:r w:rsidRPr="00752230">
            <w:rPr>
              <w:lang w:val="en-US"/>
            </w:rPr>
            <w:t>https://doi.org/10.6102/zis242</w:t>
          </w:r>
        </w:p>
        <w:p w14:paraId="5536185E" w14:textId="77777777" w:rsidR="00752230" w:rsidRDefault="00752230" w:rsidP="00752230">
          <w:pPr>
            <w:pStyle w:val="CitaviBibliographyEntry"/>
            <w:rPr>
              <w:lang w:val="en-US"/>
            </w:rPr>
          </w:pPr>
          <w:bookmarkStart w:id="60" w:name="_CTVL0014c69460c6ffc475c919f8331b1ac4729"/>
          <w:r>
            <w:rPr>
              <w:lang w:val="en-US"/>
            </w:rPr>
            <w:t>Christiner, M., &amp; Reiterer, S. M. (2015). A Mozart is not a Pavarotti: Singers outperform instrumentalists on foreign accent imitation.</w:t>
          </w:r>
          <w:bookmarkEnd w:id="60"/>
          <w:r>
            <w:rPr>
              <w:lang w:val="en-US"/>
            </w:rPr>
            <w:t xml:space="preserve"> </w:t>
          </w:r>
          <w:r w:rsidRPr="00752230">
            <w:rPr>
              <w:i/>
              <w:lang w:val="en-US"/>
            </w:rPr>
            <w:t>Frontiers in Human Neuroscience</w:t>
          </w:r>
          <w:r w:rsidRPr="00752230">
            <w:rPr>
              <w:lang w:val="en-US"/>
            </w:rPr>
            <w:t xml:space="preserve">, </w:t>
          </w:r>
          <w:r w:rsidRPr="00752230">
            <w:rPr>
              <w:i/>
              <w:lang w:val="en-US"/>
            </w:rPr>
            <w:t>9</w:t>
          </w:r>
          <w:r w:rsidRPr="00752230">
            <w:rPr>
              <w:lang w:val="en-US"/>
            </w:rPr>
            <w:t>, 482. https://doi.org/10.3389/fnhum.2015.00482</w:t>
          </w:r>
        </w:p>
        <w:p w14:paraId="0B30BD05" w14:textId="77777777" w:rsidR="00752230" w:rsidRDefault="00752230" w:rsidP="00752230">
          <w:pPr>
            <w:pStyle w:val="CitaviBibliographyEntry"/>
            <w:rPr>
              <w:lang w:val="en-US"/>
            </w:rPr>
          </w:pPr>
          <w:bookmarkStart w:id="61" w:name="_CTVL001f3d30444bd094c628cfd31c090beabd9"/>
          <w:r>
            <w:rPr>
              <w:lang w:val="en-US"/>
            </w:rPr>
            <w:lastRenderedPageBreak/>
            <w:t>Correia, A. I., Castro, S. L [Sao Luis], MacGregor, C., Müllensiefen, D., Schellenberg, E. G., &amp; Lima, C. F. (2022). Enhanced recognition of vocal emotions in individuals with naturally good musical abilities.</w:t>
          </w:r>
          <w:bookmarkEnd w:id="61"/>
          <w:r>
            <w:rPr>
              <w:lang w:val="en-US"/>
            </w:rPr>
            <w:t xml:space="preserve"> </w:t>
          </w:r>
          <w:r w:rsidRPr="00752230">
            <w:rPr>
              <w:i/>
              <w:lang w:val="en-US"/>
            </w:rPr>
            <w:t>Emotion</w:t>
          </w:r>
          <w:r w:rsidRPr="00752230">
            <w:rPr>
              <w:lang w:val="en-US"/>
            </w:rPr>
            <w:t xml:space="preserve">, </w:t>
          </w:r>
          <w:r w:rsidRPr="00752230">
            <w:rPr>
              <w:i/>
              <w:lang w:val="en-US"/>
            </w:rPr>
            <w:t>22</w:t>
          </w:r>
          <w:r w:rsidRPr="00752230">
            <w:rPr>
              <w:lang w:val="en-US"/>
            </w:rPr>
            <w:t>(5), 894–906. https://doi.org/10.1037/emo0000770</w:t>
          </w:r>
        </w:p>
        <w:p w14:paraId="196AE9E9" w14:textId="77777777" w:rsidR="00752230" w:rsidRDefault="00752230" w:rsidP="00752230">
          <w:pPr>
            <w:pStyle w:val="CitaviBibliographyEntry"/>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752230">
            <w:rPr>
              <w:i/>
              <w:lang w:val="en-US"/>
            </w:rPr>
            <w:t>Journal of Music Teacher Education</w:t>
          </w:r>
          <w:r w:rsidRPr="00752230">
            <w:rPr>
              <w:lang w:val="en-US"/>
            </w:rPr>
            <w:t xml:space="preserve">, </w:t>
          </w:r>
          <w:r w:rsidRPr="00752230">
            <w:rPr>
              <w:i/>
              <w:lang w:val="en-US"/>
            </w:rPr>
            <w:t>30</w:t>
          </w:r>
          <w:r w:rsidRPr="00752230">
            <w:rPr>
              <w:lang w:val="en-US"/>
            </w:rPr>
            <w:t>(1), 53–64. https://doi.org/10.1177/1057083720947412</w:t>
          </w:r>
        </w:p>
        <w:p w14:paraId="4AB2538E" w14:textId="77777777" w:rsidR="00752230" w:rsidRPr="00752230" w:rsidRDefault="00752230" w:rsidP="00752230">
          <w:pPr>
            <w:pStyle w:val="CitaviBibliographyEntry"/>
          </w:pPr>
          <w:bookmarkStart w:id="63" w:name="_CTVL00111a838218dd3406bbfdf594513d70ba0"/>
          <w:r>
            <w:rPr>
              <w:lang w:val="en-US"/>
            </w:rPr>
            <w:t xml:space="preserve">Freitag, C. M., Retz-Junginger, P., Retz, W., Seitz, C., Palmason, H., Meyer, J., Rösler, M., &amp; Gontard, A. von (2007). </w:t>
          </w:r>
          <w:r w:rsidRPr="00752230">
            <w:t>Evaluation der deutschen Version des Autismus-Spektrum-Quotienten (AQ) - die Kurzversion AQ-k.</w:t>
          </w:r>
          <w:bookmarkEnd w:id="63"/>
          <w:r w:rsidRPr="00752230">
            <w:t xml:space="preserve"> </w:t>
          </w:r>
          <w:r w:rsidRPr="00752230">
            <w:rPr>
              <w:i/>
            </w:rPr>
            <w:t>Zeitschrift Für Klinische Psychologie Und Psychotherapie</w:t>
          </w:r>
          <w:r w:rsidRPr="00752230">
            <w:t xml:space="preserve">, </w:t>
          </w:r>
          <w:r w:rsidRPr="00752230">
            <w:rPr>
              <w:i/>
            </w:rPr>
            <w:t>36</w:t>
          </w:r>
          <w:r w:rsidRPr="00752230">
            <w:t>(4), 280–289. https://doi.org/10.1026/1616-3443.36.4.280</w:t>
          </w:r>
        </w:p>
        <w:p w14:paraId="1C5109A1" w14:textId="77777777" w:rsidR="00752230" w:rsidRDefault="00752230" w:rsidP="00752230">
          <w:pPr>
            <w:pStyle w:val="CitaviBibliographyEntry"/>
            <w:rPr>
              <w:lang w:val="en-US"/>
            </w:rPr>
          </w:pPr>
          <w:bookmarkStart w:id="64" w:name="_CTVL001ea1526d28f4a4bfd8cbb27222a58911f"/>
          <w:r w:rsidRPr="00752230">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752230">
            <w:rPr>
              <w:i/>
              <w:lang w:val="en-US"/>
            </w:rPr>
            <w:t>Progress in Neurobiology</w:t>
          </w:r>
          <w:r w:rsidRPr="00752230">
            <w:rPr>
              <w:lang w:val="en-US"/>
            </w:rPr>
            <w:t xml:space="preserve">, </w:t>
          </w:r>
          <w:r w:rsidRPr="00752230">
            <w:rPr>
              <w:i/>
              <w:lang w:val="en-US"/>
            </w:rPr>
            <w:t>199</w:t>
          </w:r>
          <w:r w:rsidRPr="00752230">
            <w:rPr>
              <w:lang w:val="en-US"/>
            </w:rPr>
            <w:t>, 101948. https://doi.org/10.1016/j.pneurobio.2020.101948</w:t>
          </w:r>
        </w:p>
        <w:p w14:paraId="6D5F007F" w14:textId="77777777" w:rsidR="00752230" w:rsidRPr="00752230" w:rsidRDefault="00752230" w:rsidP="00752230">
          <w:pPr>
            <w:pStyle w:val="CitaviBibliographyEntry"/>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752230">
            <w:rPr>
              <w:i/>
            </w:rPr>
            <w:t>Attention, Perception &amp; Psychophysics</w:t>
          </w:r>
          <w:r w:rsidRPr="00752230">
            <w:t xml:space="preserve">, </w:t>
          </w:r>
          <w:r w:rsidRPr="00752230">
            <w:rPr>
              <w:i/>
            </w:rPr>
            <w:t>85</w:t>
          </w:r>
          <w:r w:rsidRPr="00752230">
            <w:t>(1), 234–243. https://doi.org/10.3758/s13414-022-02613-0</w:t>
          </w:r>
        </w:p>
        <w:p w14:paraId="41AB91B8" w14:textId="77777777" w:rsidR="00752230" w:rsidRDefault="00752230" w:rsidP="00752230">
          <w:pPr>
            <w:pStyle w:val="CitaviBibliographyEntry"/>
            <w:rPr>
              <w:lang w:val="en-US"/>
            </w:rPr>
          </w:pPr>
          <w:bookmarkStart w:id="66" w:name="_CTVL00105e01761dbef4bdfa9f7fbd2629fc752"/>
          <w:r w:rsidRPr="00752230">
            <w:t xml:space="preserve">Hake, R., Kreutz, G., Frischen, U., Schlender, M., Rois-Merz, E., Meis, M., Wagener, K. C., &amp; Siedenburg, K. (2024). </w:t>
          </w:r>
          <w:r>
            <w:rPr>
              <w:lang w:val="en-US"/>
            </w:rPr>
            <w:t>A Survey on Hearing Health of Musicians in Professional and Amateur Orchestras.</w:t>
          </w:r>
          <w:bookmarkEnd w:id="66"/>
          <w:r>
            <w:rPr>
              <w:lang w:val="en-US"/>
            </w:rPr>
            <w:t xml:space="preserve"> </w:t>
          </w:r>
          <w:r w:rsidRPr="00752230">
            <w:rPr>
              <w:i/>
              <w:lang w:val="en-US"/>
            </w:rPr>
            <w:t>Trends in Hearing</w:t>
          </w:r>
          <w:r w:rsidRPr="00752230">
            <w:rPr>
              <w:lang w:val="en-US"/>
            </w:rPr>
            <w:t xml:space="preserve">, </w:t>
          </w:r>
          <w:r w:rsidRPr="00752230">
            <w:rPr>
              <w:i/>
              <w:lang w:val="en-US"/>
            </w:rPr>
            <w:t>28</w:t>
          </w:r>
          <w:r w:rsidRPr="00752230">
            <w:rPr>
              <w:lang w:val="en-US"/>
            </w:rPr>
            <w:t>, 23312165241293762. https://doi.org/10.1177/23312165241293762</w:t>
          </w:r>
        </w:p>
        <w:p w14:paraId="1EFE57C7" w14:textId="77777777" w:rsidR="00752230" w:rsidRDefault="00752230" w:rsidP="00752230">
          <w:pPr>
            <w:pStyle w:val="CitaviBibliographyEntry"/>
            <w:rPr>
              <w:lang w:val="en-US"/>
            </w:rPr>
          </w:pPr>
          <w:bookmarkStart w:id="67" w:name="_CTVL001fcbf239e712c4d1d867a0d9fff587287"/>
          <w:r>
            <w:rPr>
              <w:lang w:val="en-US"/>
            </w:rPr>
            <w:t>Halwani, G. F., Loui, P., Rüber, T., &amp; Schlaug, G. (2011). Effects of practice and experience on the arcuate fasciculus: Comparing singers, instrumentalists, and non-musicians.</w:t>
          </w:r>
          <w:bookmarkEnd w:id="67"/>
          <w:r>
            <w:rPr>
              <w:lang w:val="en-US"/>
            </w:rPr>
            <w:t xml:space="preserve"> </w:t>
          </w:r>
          <w:r w:rsidRPr="00752230">
            <w:rPr>
              <w:i/>
              <w:lang w:val="en-US"/>
            </w:rPr>
            <w:t>Frontiers in Psychology</w:t>
          </w:r>
          <w:r w:rsidRPr="00752230">
            <w:rPr>
              <w:lang w:val="en-US"/>
            </w:rPr>
            <w:t xml:space="preserve">, </w:t>
          </w:r>
          <w:r w:rsidRPr="00752230">
            <w:rPr>
              <w:i/>
              <w:lang w:val="en-US"/>
            </w:rPr>
            <w:t>2</w:t>
          </w:r>
          <w:r w:rsidRPr="00752230">
            <w:rPr>
              <w:lang w:val="en-US"/>
            </w:rPr>
            <w:t>, 156. https://doi.org/10.3389/fpsyg.2011.00156</w:t>
          </w:r>
        </w:p>
        <w:p w14:paraId="76D45AED" w14:textId="77777777" w:rsidR="00752230" w:rsidRDefault="00752230" w:rsidP="00752230">
          <w:pPr>
            <w:pStyle w:val="CitaviBibliographyEntry"/>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752230">
            <w:rPr>
              <w:i/>
              <w:lang w:val="en-US"/>
            </w:rPr>
            <w:t>J Autism Dev Disord</w:t>
          </w:r>
          <w:r w:rsidRPr="00752230">
            <w:rPr>
              <w:lang w:val="en-US"/>
            </w:rPr>
            <w:t xml:space="preserve">, </w:t>
          </w:r>
          <w:r w:rsidRPr="00752230">
            <w:rPr>
              <w:i/>
              <w:lang w:val="en-US"/>
            </w:rPr>
            <w:t>38</w:t>
          </w:r>
          <w:r w:rsidRPr="00752230">
            <w:rPr>
              <w:lang w:val="en-US"/>
            </w:rPr>
            <w:t>(8), 1555–1566. https://doi.org/10.1007/s10803-008-0538-x</w:t>
          </w:r>
        </w:p>
        <w:p w14:paraId="69FD0CB8" w14:textId="77777777" w:rsidR="00752230" w:rsidRDefault="00752230" w:rsidP="00752230">
          <w:pPr>
            <w:pStyle w:val="CitaviBibliographyEntry"/>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752230">
            <w:rPr>
              <w:i/>
              <w:lang w:val="en-US"/>
            </w:rPr>
            <w:t>The Journal of Problem Solving</w:t>
          </w:r>
          <w:r w:rsidRPr="00752230">
            <w:rPr>
              <w:lang w:val="en-US"/>
            </w:rPr>
            <w:t xml:space="preserve">, </w:t>
          </w:r>
          <w:r w:rsidRPr="00752230">
            <w:rPr>
              <w:i/>
              <w:lang w:val="en-US"/>
            </w:rPr>
            <w:t>7</w:t>
          </w:r>
          <w:r w:rsidRPr="00752230">
            <w:rPr>
              <w:lang w:val="en-US"/>
            </w:rPr>
            <w:t>(1). https://doi.org/10.7771/1932-6246.1167</w:t>
          </w:r>
        </w:p>
        <w:p w14:paraId="0C09FFE1" w14:textId="77777777" w:rsidR="00752230" w:rsidRPr="00752230" w:rsidRDefault="00752230" w:rsidP="00752230">
          <w:pPr>
            <w:pStyle w:val="CitaviBibliographyEntry"/>
          </w:pPr>
          <w:bookmarkStart w:id="70" w:name="_CTVL001b047e1b96de74266b43aadb4a3af2496"/>
          <w:r>
            <w:rPr>
              <w:lang w:val="en-US"/>
            </w:rPr>
            <w:t>Juslin, P. N., &amp; Laukka, P. (2003). Communication of emotions in vocal expression and music performance: different channels, same code?</w:t>
          </w:r>
          <w:bookmarkEnd w:id="70"/>
          <w:r>
            <w:rPr>
              <w:lang w:val="en-US"/>
            </w:rPr>
            <w:t xml:space="preserve"> </w:t>
          </w:r>
          <w:r w:rsidRPr="00752230">
            <w:rPr>
              <w:i/>
            </w:rPr>
            <w:t>Psychol Bull</w:t>
          </w:r>
          <w:r w:rsidRPr="00752230">
            <w:t xml:space="preserve">, </w:t>
          </w:r>
          <w:r w:rsidRPr="00752230">
            <w:rPr>
              <w:i/>
            </w:rPr>
            <w:t>129</w:t>
          </w:r>
          <w:r w:rsidRPr="00752230">
            <w:t>(5), 770–814. https://doi.org/10.1037/0033-2909.129.5.770</w:t>
          </w:r>
        </w:p>
        <w:p w14:paraId="13FC40F5" w14:textId="77777777" w:rsidR="00752230" w:rsidRDefault="00752230" w:rsidP="00752230">
          <w:pPr>
            <w:pStyle w:val="CitaviBibliographyEntry"/>
            <w:rPr>
              <w:lang w:val="en-US"/>
            </w:rPr>
          </w:pPr>
          <w:bookmarkStart w:id="71" w:name="_CTVL001d709af4ace5c42978ae9f5da346d04ca"/>
          <w:r w:rsidRPr="00752230">
            <w:t xml:space="preserve">Kawahara, H., Morise, M., &amp; Skuk, V. G. (2013). </w:t>
          </w:r>
          <w:r>
            <w:rPr>
              <w:lang w:val="en-US"/>
            </w:rPr>
            <w:t>Temporally variable multi-aspect N-way morphing based on interference-free speech representations.</w:t>
          </w:r>
          <w:bookmarkEnd w:id="71"/>
          <w:r>
            <w:rPr>
              <w:lang w:val="en-US"/>
            </w:rPr>
            <w:t xml:space="preserve"> </w:t>
          </w:r>
          <w:r w:rsidRPr="00752230">
            <w:rPr>
              <w:i/>
              <w:lang w:val="en-US"/>
            </w:rPr>
            <w:t>IEEE International Conference on Acoustics, Speech and Signal Processing</w:t>
          </w:r>
          <w:r w:rsidRPr="00752230">
            <w:rPr>
              <w:lang w:val="en-US"/>
            </w:rPr>
            <w:t>.</w:t>
          </w:r>
        </w:p>
        <w:p w14:paraId="45B69876" w14:textId="77777777" w:rsidR="00752230" w:rsidRDefault="00752230" w:rsidP="00752230">
          <w:pPr>
            <w:pStyle w:val="CitaviBibliographyEntry"/>
            <w:rPr>
              <w:lang w:val="en-US"/>
            </w:rPr>
          </w:pPr>
          <w:bookmarkStart w:id="72"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2"/>
          <w:r>
            <w:rPr>
              <w:lang w:val="en-US"/>
            </w:rPr>
            <w:t xml:space="preserve"> </w:t>
          </w:r>
          <w:r w:rsidRPr="00752230">
            <w:rPr>
              <w:i/>
              <w:lang w:val="en-US"/>
            </w:rPr>
            <w:t>IEEE International Conference on Acoustics, Speech and Signal Processing</w:t>
          </w:r>
          <w:r w:rsidRPr="00752230">
            <w:rPr>
              <w:lang w:val="en-US"/>
            </w:rPr>
            <w:t>.</w:t>
          </w:r>
        </w:p>
        <w:p w14:paraId="62901A9D" w14:textId="77777777" w:rsidR="00752230" w:rsidRDefault="00752230" w:rsidP="00752230">
          <w:pPr>
            <w:pStyle w:val="CitaviBibliographyEntry"/>
            <w:rPr>
              <w:lang w:val="en-US"/>
            </w:rPr>
          </w:pPr>
          <w:bookmarkStart w:id="73" w:name="_CTVL001eec65599c99340e5847d67fa86a419ab"/>
          <w:r>
            <w:rPr>
              <w:lang w:val="en-US"/>
            </w:rPr>
            <w:t>Kraus, N., &amp; Chandrasekaran, B. (2010). Music training for the development of auditory skills.</w:t>
          </w:r>
          <w:bookmarkEnd w:id="73"/>
          <w:r>
            <w:rPr>
              <w:lang w:val="en-US"/>
            </w:rPr>
            <w:t xml:space="preserve"> </w:t>
          </w:r>
          <w:r w:rsidRPr="00752230">
            <w:rPr>
              <w:i/>
              <w:lang w:val="en-US"/>
            </w:rPr>
            <w:t>Nature Reviews Neuroscience</w:t>
          </w:r>
          <w:r w:rsidRPr="00752230">
            <w:rPr>
              <w:lang w:val="en-US"/>
            </w:rPr>
            <w:t xml:space="preserve">, </w:t>
          </w:r>
          <w:r w:rsidRPr="00752230">
            <w:rPr>
              <w:i/>
              <w:lang w:val="en-US"/>
            </w:rPr>
            <w:t>11</w:t>
          </w:r>
          <w:r w:rsidRPr="00752230">
            <w:rPr>
              <w:lang w:val="en-US"/>
            </w:rPr>
            <w:t>(8), 599–605. https://doi.org/10.1038/nrn2882</w:t>
          </w:r>
        </w:p>
        <w:p w14:paraId="4E041FCF" w14:textId="77777777" w:rsidR="00752230" w:rsidRDefault="00752230" w:rsidP="00752230">
          <w:pPr>
            <w:pStyle w:val="CitaviBibliographyEntry"/>
            <w:rPr>
              <w:lang w:val="en-US"/>
            </w:rPr>
          </w:pPr>
          <w:bookmarkStart w:id="74"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4"/>
          <w:r>
            <w:rPr>
              <w:lang w:val="en-US"/>
            </w:rPr>
            <w:t xml:space="preserve"> </w:t>
          </w:r>
          <w:r w:rsidRPr="00752230">
            <w:rPr>
              <w:i/>
              <w:lang w:val="en-US"/>
            </w:rPr>
            <w:t>Cerebral Cortex</w:t>
          </w:r>
          <w:r w:rsidRPr="00752230">
            <w:rPr>
              <w:lang w:val="en-US"/>
            </w:rPr>
            <w:t xml:space="preserve">, </w:t>
          </w:r>
          <w:r w:rsidRPr="00752230">
            <w:rPr>
              <w:i/>
              <w:lang w:val="en-US"/>
            </w:rPr>
            <w:t>28</w:t>
          </w:r>
          <w:r w:rsidRPr="00752230">
            <w:rPr>
              <w:lang w:val="en-US"/>
            </w:rPr>
            <w:t>(11), 4063–4079. https://doi.org/10.1093/cercor/bhy208</w:t>
          </w:r>
        </w:p>
        <w:p w14:paraId="0027F27F" w14:textId="77777777" w:rsidR="00752230" w:rsidRPr="00752230" w:rsidRDefault="00752230" w:rsidP="00752230">
          <w:pPr>
            <w:pStyle w:val="CitaviBibliographyEntry"/>
          </w:pPr>
          <w:bookmarkStart w:id="75" w:name="_CTVL001cae75f8fbc7f4fa6b4f65224d3353282"/>
          <w:r>
            <w:rPr>
              <w:lang w:val="en-US"/>
            </w:rPr>
            <w:t xml:space="preserve">Laukka, P., Elfenbein, H. A., Thingujam, N. S., Rockstuhl, T., Iraki, F. K., Chui, W., &amp; Althoff, J. (2016). The expression and recognition of emotions in the voice across five nations: A lens model </w:t>
          </w:r>
          <w:r>
            <w:rPr>
              <w:lang w:val="en-US"/>
            </w:rPr>
            <w:lastRenderedPageBreak/>
            <w:t>analysis based on acoustic features.</w:t>
          </w:r>
          <w:bookmarkEnd w:id="75"/>
          <w:r>
            <w:rPr>
              <w:lang w:val="en-US"/>
            </w:rPr>
            <w:t xml:space="preserve"> </w:t>
          </w:r>
          <w:r w:rsidRPr="00752230">
            <w:rPr>
              <w:i/>
            </w:rPr>
            <w:t>J Pers Soc Psychol</w:t>
          </w:r>
          <w:r w:rsidRPr="00752230">
            <w:t xml:space="preserve">, </w:t>
          </w:r>
          <w:r w:rsidRPr="00752230">
            <w:rPr>
              <w:i/>
            </w:rPr>
            <w:t>111</w:t>
          </w:r>
          <w:r w:rsidRPr="00752230">
            <w:t>(5), 686–705. https://doi.org/10.1037/pspi0000066</w:t>
          </w:r>
        </w:p>
        <w:p w14:paraId="5854D9B9" w14:textId="77777777" w:rsidR="00752230" w:rsidRDefault="00752230" w:rsidP="00752230">
          <w:pPr>
            <w:pStyle w:val="CitaviBibliographyEntry"/>
            <w:rPr>
              <w:lang w:val="en-US"/>
            </w:rPr>
          </w:pPr>
          <w:bookmarkStart w:id="76" w:name="_CTVL0012e02b9006ff04531aaf96ce4b0ddc2fd"/>
          <w:r w:rsidRPr="00752230">
            <w:t xml:space="preserve">Law, L. N. C., &amp; Zentner, M. (2012). </w:t>
          </w:r>
          <w:r>
            <w:rPr>
              <w:lang w:val="en-US"/>
            </w:rPr>
            <w:t>Assessing musical abilities objectively: Construction and validation of the profile of music perception skills.</w:t>
          </w:r>
          <w:bookmarkEnd w:id="76"/>
          <w:r>
            <w:rPr>
              <w:lang w:val="en-US"/>
            </w:rPr>
            <w:t xml:space="preserve"> </w:t>
          </w:r>
          <w:r w:rsidRPr="00752230">
            <w:rPr>
              <w:i/>
              <w:lang w:val="en-US"/>
            </w:rPr>
            <w:t>PLoS One</w:t>
          </w:r>
          <w:r w:rsidRPr="00752230">
            <w:rPr>
              <w:lang w:val="en-US"/>
            </w:rPr>
            <w:t xml:space="preserve">, </w:t>
          </w:r>
          <w:r w:rsidRPr="00752230">
            <w:rPr>
              <w:i/>
              <w:lang w:val="en-US"/>
            </w:rPr>
            <w:t>7</w:t>
          </w:r>
          <w:r w:rsidRPr="00752230">
            <w:rPr>
              <w:lang w:val="en-US"/>
            </w:rPr>
            <w:t>(12), e52508. https://doi.org/10.1371/journal.pone.0052508</w:t>
          </w:r>
        </w:p>
        <w:p w14:paraId="01E74EEC" w14:textId="77777777" w:rsidR="00752230" w:rsidRDefault="00752230" w:rsidP="00752230">
          <w:pPr>
            <w:pStyle w:val="CitaviBibliographyEntry"/>
            <w:rPr>
              <w:lang w:val="en-US"/>
            </w:rPr>
          </w:pPr>
          <w:bookmarkStart w:id="77"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77"/>
          <w:r>
            <w:rPr>
              <w:lang w:val="en-US"/>
            </w:rPr>
            <w:t xml:space="preserve"> </w:t>
          </w:r>
          <w:r w:rsidRPr="00752230">
            <w:rPr>
              <w:i/>
              <w:lang w:val="en-US"/>
            </w:rPr>
            <w:t>Psychology of Music</w:t>
          </w:r>
          <w:r w:rsidRPr="00752230">
            <w:rPr>
              <w:lang w:val="en-US"/>
            </w:rPr>
            <w:t xml:space="preserve">, </w:t>
          </w:r>
          <w:r w:rsidRPr="00752230">
            <w:rPr>
              <w:i/>
              <w:lang w:val="en-US"/>
            </w:rPr>
            <w:t>51</w:t>
          </w:r>
          <w:r w:rsidRPr="00752230">
            <w:rPr>
              <w:lang w:val="en-US"/>
            </w:rPr>
            <w:t>(2), 508–522. https://doi.org/10.1177/03057356221096506</w:t>
          </w:r>
        </w:p>
        <w:p w14:paraId="6A975252" w14:textId="77777777" w:rsidR="00752230" w:rsidRDefault="00752230" w:rsidP="00752230">
          <w:pPr>
            <w:pStyle w:val="CitaviBibliographyEntry"/>
            <w:rPr>
              <w:lang w:val="en-US"/>
            </w:rPr>
          </w:pPr>
          <w:bookmarkStart w:id="78" w:name="_CTVL0012240de1447994c689bf6786980a72820"/>
          <w:r>
            <w:rPr>
              <w:lang w:val="en-US"/>
            </w:rPr>
            <w:t>Maghiar, M. J., Lawrence, B. J., Mulders, W. H., Moyle, T. C., Livings, I., &amp; Jayakody, D. M. P. (2023). Hearing loss and mental health issues in amateur and professional musicians.</w:t>
          </w:r>
          <w:bookmarkEnd w:id="78"/>
          <w:r>
            <w:rPr>
              <w:lang w:val="en-US"/>
            </w:rPr>
            <w:t xml:space="preserve"> </w:t>
          </w:r>
          <w:r w:rsidRPr="00752230">
            <w:rPr>
              <w:i/>
              <w:lang w:val="en-US"/>
            </w:rPr>
            <w:t>Psychology of Music</w:t>
          </w:r>
          <w:r w:rsidRPr="00752230">
            <w:rPr>
              <w:lang w:val="en-US"/>
            </w:rPr>
            <w:t xml:space="preserve">, </w:t>
          </w:r>
          <w:r w:rsidRPr="00752230">
            <w:rPr>
              <w:i/>
              <w:lang w:val="en-US"/>
            </w:rPr>
            <w:t>51</w:t>
          </w:r>
          <w:r w:rsidRPr="00752230">
            <w:rPr>
              <w:lang w:val="en-US"/>
            </w:rPr>
            <w:t>(6), 1584–1597. https://doi.org/10.1177/03057356231155970</w:t>
          </w:r>
        </w:p>
        <w:p w14:paraId="1B2B9CBE" w14:textId="77777777" w:rsidR="00752230" w:rsidRDefault="00752230" w:rsidP="00752230">
          <w:pPr>
            <w:pStyle w:val="CitaviBibliographyEntry"/>
            <w:rPr>
              <w:lang w:val="en-US"/>
            </w:rPr>
          </w:pPr>
          <w:bookmarkStart w:id="79" w:name="_CTVL001cb7bcc5685334b20b4468d68984f9e98"/>
          <w:r>
            <w:rPr>
              <w:lang w:val="en-US"/>
            </w:rPr>
            <w:t>Martins, I., Lima, C. F., &amp; Pinheiro, A. P. (2022). Enhanced salience of musical sounds in singers and instrumentalists.</w:t>
          </w:r>
          <w:bookmarkEnd w:id="79"/>
          <w:r>
            <w:rPr>
              <w:lang w:val="en-US"/>
            </w:rPr>
            <w:t xml:space="preserve"> </w:t>
          </w:r>
          <w:r w:rsidRPr="00752230">
            <w:rPr>
              <w:i/>
              <w:lang w:val="en-US"/>
            </w:rPr>
            <w:t xml:space="preserve">Cogn Affect Behav Neurosci. </w:t>
          </w:r>
          <w:r w:rsidRPr="00752230">
            <w:rPr>
              <w:lang w:val="en-US"/>
            </w:rPr>
            <w:t>Advance online publication. https://doi.org/10.3758/s13415-022-01007-x</w:t>
          </w:r>
        </w:p>
        <w:p w14:paraId="59C85D9C" w14:textId="77777777" w:rsidR="00752230" w:rsidRDefault="00752230" w:rsidP="00752230">
          <w:pPr>
            <w:pStyle w:val="CitaviBibliographyEntry"/>
            <w:rPr>
              <w:lang w:val="en-US"/>
            </w:rPr>
          </w:pPr>
          <w:bookmarkStart w:id="80" w:name="_CTVL001504a3293bd4e4277a86721370d265b06"/>
          <w:r>
            <w:rPr>
              <w:lang w:val="en-US"/>
            </w:rPr>
            <w:t>Martins, M., Pinheiro, A. P., &amp; Lima, C. F. (2021). Does Music Training Improve Emotion Recognition Abilities? A Critical Review.</w:t>
          </w:r>
          <w:bookmarkEnd w:id="80"/>
          <w:r>
            <w:rPr>
              <w:lang w:val="en-US"/>
            </w:rPr>
            <w:t xml:space="preserve"> </w:t>
          </w:r>
          <w:r w:rsidRPr="00752230">
            <w:rPr>
              <w:i/>
              <w:lang w:val="en-US"/>
            </w:rPr>
            <w:t>Emotion Review</w:t>
          </w:r>
          <w:r w:rsidRPr="00752230">
            <w:rPr>
              <w:lang w:val="en-US"/>
            </w:rPr>
            <w:t xml:space="preserve">, </w:t>
          </w:r>
          <w:r w:rsidRPr="00752230">
            <w:rPr>
              <w:i/>
              <w:lang w:val="en-US"/>
            </w:rPr>
            <w:t>13</w:t>
          </w:r>
          <w:r w:rsidRPr="00752230">
            <w:rPr>
              <w:lang w:val="en-US"/>
            </w:rPr>
            <w:t>(3), 199–210. https://doi.org/10.1177/17540739211022035</w:t>
          </w:r>
        </w:p>
        <w:p w14:paraId="0519F59E" w14:textId="77777777" w:rsidR="00752230" w:rsidRDefault="00752230" w:rsidP="00752230">
          <w:pPr>
            <w:pStyle w:val="CitaviBibliographyEntry"/>
            <w:rPr>
              <w:lang w:val="en-US"/>
            </w:rPr>
          </w:pPr>
          <w:bookmarkStart w:id="81"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1"/>
          <w:r>
            <w:rPr>
              <w:lang w:val="en-US"/>
            </w:rPr>
            <w:t xml:space="preserve"> </w:t>
          </w:r>
          <w:r w:rsidRPr="00752230">
            <w:rPr>
              <w:i/>
              <w:lang w:val="en-US"/>
            </w:rPr>
            <w:t>Cambridge Archaeological Journal</w:t>
          </w:r>
          <w:r w:rsidRPr="00752230">
            <w:rPr>
              <w:lang w:val="en-US"/>
            </w:rPr>
            <w:t xml:space="preserve">, </w:t>
          </w:r>
          <w:r w:rsidRPr="00752230">
            <w:rPr>
              <w:i/>
              <w:lang w:val="en-US"/>
            </w:rPr>
            <w:t>16</w:t>
          </w:r>
          <w:r w:rsidRPr="00752230">
            <w:rPr>
              <w:lang w:val="en-US"/>
            </w:rPr>
            <w:t>(1), 97–112. https://doi.org/10.1017/S0959774306000060</w:t>
          </w:r>
        </w:p>
        <w:p w14:paraId="6CDFD0C9" w14:textId="77777777" w:rsidR="00752230" w:rsidRDefault="00752230" w:rsidP="00752230">
          <w:pPr>
            <w:pStyle w:val="CitaviBibliographyEntry"/>
            <w:rPr>
              <w:lang w:val="en-US"/>
            </w:rPr>
          </w:pPr>
          <w:bookmarkStart w:id="82" w:name="_CTVL001c33051e34f2546179dae43f8ae296d50"/>
          <w:r w:rsidRPr="00752230">
            <w:t xml:space="preserve">Müllensiefen, D., Gingras, B., Musil, J., &amp; Stewart, L. (2014). </w:t>
          </w:r>
          <w:r>
            <w:rPr>
              <w:lang w:val="en-US"/>
            </w:rPr>
            <w:t>The musicality of non-musicians: an index for assessing musical sophistication in the general population.</w:t>
          </w:r>
          <w:bookmarkEnd w:id="82"/>
          <w:r>
            <w:rPr>
              <w:lang w:val="en-US"/>
            </w:rPr>
            <w:t xml:space="preserve"> </w:t>
          </w:r>
          <w:r w:rsidRPr="00752230">
            <w:rPr>
              <w:i/>
              <w:lang w:val="en-US"/>
            </w:rPr>
            <w:t>PLoS One</w:t>
          </w:r>
          <w:r w:rsidRPr="00752230">
            <w:rPr>
              <w:lang w:val="en-US"/>
            </w:rPr>
            <w:t xml:space="preserve">, </w:t>
          </w:r>
          <w:r w:rsidRPr="00752230">
            <w:rPr>
              <w:i/>
              <w:lang w:val="en-US"/>
            </w:rPr>
            <w:t>9</w:t>
          </w:r>
          <w:r w:rsidRPr="00752230">
            <w:rPr>
              <w:lang w:val="en-US"/>
            </w:rPr>
            <w:t>(2), e89642. https://doi.org/10.1371/journal.pone.0101091</w:t>
          </w:r>
        </w:p>
        <w:p w14:paraId="6FAB9E63" w14:textId="77777777" w:rsidR="00752230" w:rsidRPr="00752230" w:rsidRDefault="00752230" w:rsidP="00752230">
          <w:pPr>
            <w:pStyle w:val="CitaviBibliographyEntry"/>
          </w:pPr>
          <w:bookmarkStart w:id="83"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83"/>
          <w:r>
            <w:rPr>
              <w:lang w:val="en-US"/>
            </w:rPr>
            <w:t xml:space="preserve"> </w:t>
          </w:r>
          <w:r w:rsidRPr="00752230">
            <w:rPr>
              <w:i/>
            </w:rPr>
            <w:t>Cognition</w:t>
          </w:r>
          <w:r w:rsidRPr="00752230">
            <w:t xml:space="preserve">, </w:t>
          </w:r>
          <w:r w:rsidRPr="00752230">
            <w:rPr>
              <w:i/>
            </w:rPr>
            <w:t>259</w:t>
          </w:r>
          <w:r w:rsidRPr="00752230">
            <w:t>, 106102. https://doi.org/10.1016/j.cognition.2025.106102</w:t>
          </w:r>
        </w:p>
        <w:p w14:paraId="673F5AC9" w14:textId="77777777" w:rsidR="00752230" w:rsidRDefault="00752230" w:rsidP="00752230">
          <w:pPr>
            <w:pStyle w:val="CitaviBibliographyEntry"/>
            <w:rPr>
              <w:lang w:val="en-US"/>
            </w:rPr>
          </w:pPr>
          <w:bookmarkStart w:id="84" w:name="_CTVL0019e4a83dfd5c94fd8831aa2405707b31c"/>
          <w:r w:rsidRPr="00752230">
            <w:t xml:space="preserve">Nikjeh, D. A., Lister, J. J., &amp; Frisch, S. A. (2009). </w:t>
          </w:r>
          <w:r>
            <w:rPr>
              <w:lang w:val="en-US"/>
            </w:rPr>
            <w:t>The relationship between pitch discrimination and vocal production: Comparison of vocal and instrumental musicians.</w:t>
          </w:r>
          <w:bookmarkEnd w:id="84"/>
          <w:r>
            <w:rPr>
              <w:lang w:val="en-US"/>
            </w:rPr>
            <w:t xml:space="preserve"> </w:t>
          </w:r>
          <w:r w:rsidRPr="00752230">
            <w:rPr>
              <w:i/>
              <w:lang w:val="en-US"/>
            </w:rPr>
            <w:t>The Journal of the Acoustical Society of America</w:t>
          </w:r>
          <w:r w:rsidRPr="00752230">
            <w:rPr>
              <w:lang w:val="en-US"/>
            </w:rPr>
            <w:t xml:space="preserve">, </w:t>
          </w:r>
          <w:r w:rsidRPr="00752230">
            <w:rPr>
              <w:i/>
              <w:lang w:val="en-US"/>
            </w:rPr>
            <w:t>125</w:t>
          </w:r>
          <w:r w:rsidRPr="00752230">
            <w:rPr>
              <w:lang w:val="en-US"/>
            </w:rPr>
            <w:t>(1), 328–338. https://doi.org/10.1121/1.3021309</w:t>
          </w:r>
        </w:p>
        <w:p w14:paraId="54459426" w14:textId="77777777" w:rsidR="00752230" w:rsidRPr="00752230" w:rsidRDefault="00752230" w:rsidP="00752230">
          <w:pPr>
            <w:pStyle w:val="CitaviBibliographyEntry"/>
          </w:pPr>
          <w:bookmarkStart w:id="85" w:name="_CTVL0013c5820e227e9455798dbb955a2f6e5d4"/>
          <w:r w:rsidRPr="00752230">
            <w:t xml:space="preserve">Nussbaum, C., Schirmer, A., &amp; Schweinberger, S. R. (2024). </w:t>
          </w:r>
          <w:r>
            <w:rPr>
              <w:lang w:val="en-US"/>
            </w:rPr>
            <w:t>Musicality - Tuned to the melody of vocal emotions.</w:t>
          </w:r>
          <w:bookmarkEnd w:id="85"/>
          <w:r>
            <w:rPr>
              <w:lang w:val="en-US"/>
            </w:rPr>
            <w:t xml:space="preserve"> </w:t>
          </w:r>
          <w:r w:rsidRPr="00752230">
            <w:rPr>
              <w:i/>
            </w:rPr>
            <w:t>Br J Psychol</w:t>
          </w:r>
          <w:r w:rsidRPr="00752230">
            <w:t xml:space="preserve">, </w:t>
          </w:r>
          <w:r w:rsidRPr="00752230">
            <w:rPr>
              <w:i/>
            </w:rPr>
            <w:t>115</w:t>
          </w:r>
          <w:r w:rsidRPr="00752230">
            <w:t>(2), 206–225. https://doi.org/10.1111/bjop.12684</w:t>
          </w:r>
        </w:p>
        <w:p w14:paraId="743A5213" w14:textId="77777777" w:rsidR="00752230" w:rsidRPr="00752230" w:rsidRDefault="00752230" w:rsidP="00752230">
          <w:pPr>
            <w:pStyle w:val="CitaviBibliographyEntry"/>
          </w:pPr>
          <w:bookmarkStart w:id="86" w:name="_CTVL0017bf8958faf7245c581ddb3e408ef8945"/>
          <w:r w:rsidRPr="00752230">
            <w:t xml:space="preserve">Nussbaum, C., &amp; Schweinberger, S. R. (2021). </w:t>
          </w:r>
          <w:r>
            <w:rPr>
              <w:lang w:val="en-US"/>
            </w:rPr>
            <w:t>Links Between Musicality and Vocal Emotion Perception.</w:t>
          </w:r>
          <w:bookmarkEnd w:id="86"/>
          <w:r>
            <w:rPr>
              <w:lang w:val="en-US"/>
            </w:rPr>
            <w:t xml:space="preserve"> </w:t>
          </w:r>
          <w:r w:rsidRPr="00752230">
            <w:rPr>
              <w:i/>
            </w:rPr>
            <w:t>Emotion Review</w:t>
          </w:r>
          <w:r w:rsidRPr="00752230">
            <w:t xml:space="preserve">, </w:t>
          </w:r>
          <w:r w:rsidRPr="00752230">
            <w:rPr>
              <w:i/>
            </w:rPr>
            <w:t>13</w:t>
          </w:r>
          <w:r w:rsidRPr="00752230">
            <w:t>(3), 211–224. https://doi.org/10.1177/17540739211022803</w:t>
          </w:r>
        </w:p>
        <w:p w14:paraId="2CAC4E65" w14:textId="77777777" w:rsidR="00752230" w:rsidRDefault="00752230" w:rsidP="00752230">
          <w:pPr>
            <w:pStyle w:val="CitaviBibliographyEntry"/>
            <w:rPr>
              <w:lang w:val="en-US"/>
            </w:rPr>
          </w:pPr>
          <w:bookmarkStart w:id="87" w:name="_CTVL001ec59de764e624747bbd9677f10a55753"/>
          <w:r w:rsidRPr="00752230">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87"/>
          <w:r>
            <w:rPr>
              <w:lang w:val="en-US"/>
            </w:rPr>
            <w:t xml:space="preserve"> </w:t>
          </w:r>
          <w:r w:rsidRPr="00752230">
            <w:rPr>
              <w:i/>
              <w:lang w:val="en-US"/>
            </w:rPr>
            <w:t>Brain Structure &amp; Function</w:t>
          </w:r>
          <w:r w:rsidRPr="00752230">
            <w:rPr>
              <w:lang w:val="en-US"/>
            </w:rPr>
            <w:t xml:space="preserve">, </w:t>
          </w:r>
          <w:r w:rsidRPr="00752230">
            <w:rPr>
              <w:i/>
              <w:lang w:val="en-US"/>
            </w:rPr>
            <w:t>228</w:t>
          </w:r>
          <w:r w:rsidRPr="00752230">
            <w:rPr>
              <w:lang w:val="en-US"/>
            </w:rPr>
            <w:t>(9), 2147–2163. https://doi.org/10.1007/s00429-023-02711-1</w:t>
          </w:r>
        </w:p>
        <w:p w14:paraId="2E797BEC" w14:textId="77777777" w:rsidR="00752230" w:rsidRDefault="00752230" w:rsidP="00752230">
          <w:pPr>
            <w:pStyle w:val="CitaviBibliographyEntry"/>
            <w:rPr>
              <w:lang w:val="en-US"/>
            </w:rPr>
          </w:pPr>
          <w:bookmarkStart w:id="88" w:name="_CTVL0015454479518414fefb65527de7a257b0f"/>
          <w:r>
            <w:rPr>
              <w:lang w:val="en-US"/>
            </w:rPr>
            <w:t>Rakei, A., &amp; Bhattacharya, J. (2024). Professional status matters: Differences in flow proneness between professional and amateur contemporary musicians.</w:t>
          </w:r>
          <w:bookmarkEnd w:id="88"/>
          <w:r>
            <w:rPr>
              <w:lang w:val="en-US"/>
            </w:rPr>
            <w:t xml:space="preserve"> </w:t>
          </w:r>
          <w:r w:rsidRPr="00752230">
            <w:rPr>
              <w:i/>
              <w:lang w:val="en-US"/>
            </w:rPr>
            <w:t xml:space="preserve">Psychology of Aesthetics, Creativity, and the Arts. </w:t>
          </w:r>
          <w:r w:rsidRPr="00752230">
            <w:rPr>
              <w:lang w:val="en-US"/>
            </w:rPr>
            <w:t>Advance online publication. https://doi.org/10.1037/aca0000674</w:t>
          </w:r>
        </w:p>
        <w:p w14:paraId="45CDD1F2" w14:textId="77777777" w:rsidR="00752230" w:rsidRDefault="00752230" w:rsidP="00752230">
          <w:pPr>
            <w:pStyle w:val="CitaviBibliographyEntry"/>
            <w:rPr>
              <w:lang w:val="en-US"/>
            </w:rPr>
          </w:pPr>
          <w:bookmarkStart w:id="89" w:name="_CTVL0010d2a8957b1ab46cf8a5adbc2ddd07b55"/>
          <w:r>
            <w:rPr>
              <w:lang w:val="en-US"/>
            </w:rPr>
            <w:t>Rammstedt, B., Danner, D., Soto, C. J., &amp; John, O. P. (2018). Validation of the short and extra-short forms of the Big Five Inventory-2 (BFI-2) and their German adaptations.</w:t>
          </w:r>
          <w:bookmarkEnd w:id="89"/>
          <w:r>
            <w:rPr>
              <w:lang w:val="en-US"/>
            </w:rPr>
            <w:t xml:space="preserve"> </w:t>
          </w:r>
          <w:r w:rsidRPr="00752230">
            <w:rPr>
              <w:i/>
              <w:lang w:val="en-US"/>
            </w:rPr>
            <w:t xml:space="preserve">European Journal of Psychological Assessment. </w:t>
          </w:r>
          <w:r w:rsidRPr="00752230">
            <w:rPr>
              <w:lang w:val="en-US"/>
            </w:rPr>
            <w:t>Advance online publication. https://doi.org/10.1027/1015-5759/a000481</w:t>
          </w:r>
        </w:p>
        <w:p w14:paraId="6FCD0748" w14:textId="77777777" w:rsidR="00752230" w:rsidRDefault="00752230" w:rsidP="00752230">
          <w:pPr>
            <w:pStyle w:val="CitaviBibliographyEntry"/>
            <w:rPr>
              <w:lang w:val="en-US"/>
            </w:rPr>
          </w:pPr>
          <w:bookmarkStart w:id="90" w:name="_CTVL0018c848ca54d344a4eaf0e949b1f10f5d3"/>
          <w:r w:rsidRPr="00752230">
            <w:lastRenderedPageBreak/>
            <w:t xml:space="preserve">Rogenmoser, L., Kernbach, J., Schlaug, G., &amp; Gaser, C. (2018). </w:t>
          </w:r>
          <w:r>
            <w:rPr>
              <w:lang w:val="en-US"/>
            </w:rPr>
            <w:t>Keeping brains young with making music.</w:t>
          </w:r>
          <w:bookmarkEnd w:id="90"/>
          <w:r>
            <w:rPr>
              <w:lang w:val="en-US"/>
            </w:rPr>
            <w:t xml:space="preserve"> </w:t>
          </w:r>
          <w:r w:rsidRPr="00752230">
            <w:rPr>
              <w:i/>
              <w:lang w:val="en-US"/>
            </w:rPr>
            <w:t>Brain Structure &amp; Function</w:t>
          </w:r>
          <w:r w:rsidRPr="00752230">
            <w:rPr>
              <w:lang w:val="en-US"/>
            </w:rPr>
            <w:t xml:space="preserve">, </w:t>
          </w:r>
          <w:r w:rsidRPr="00752230">
            <w:rPr>
              <w:i/>
              <w:lang w:val="en-US"/>
            </w:rPr>
            <w:t>223</w:t>
          </w:r>
          <w:r w:rsidRPr="00752230">
            <w:rPr>
              <w:lang w:val="en-US"/>
            </w:rPr>
            <w:t>(1), 297–305. https://doi.org/10.1007/s00429-017-1491-2</w:t>
          </w:r>
        </w:p>
        <w:p w14:paraId="45B83545" w14:textId="77777777" w:rsidR="00752230" w:rsidRDefault="00752230" w:rsidP="00752230">
          <w:pPr>
            <w:pStyle w:val="CitaviBibliographyEntry"/>
            <w:rPr>
              <w:lang w:val="en-US"/>
            </w:rPr>
          </w:pPr>
          <w:bookmarkStart w:id="91" w:name="_CTVL0019b0f17b04a004a05b31ec12775b60ea2"/>
          <w:r>
            <w:rPr>
              <w:lang w:val="en-US"/>
            </w:rPr>
            <w:t>Rosenfeld, J. P., &amp; Olson, J. M. (2021). Bayesian Data Analysis: A Fresh Approach to Power Issues and Null Hypothesis Interpretation.</w:t>
          </w:r>
          <w:bookmarkEnd w:id="91"/>
          <w:r>
            <w:rPr>
              <w:lang w:val="en-US"/>
            </w:rPr>
            <w:t xml:space="preserve"> </w:t>
          </w:r>
          <w:r w:rsidRPr="00752230">
            <w:rPr>
              <w:i/>
              <w:lang w:val="en-US"/>
            </w:rPr>
            <w:t>Applied Psychophysiology and Biofeedback</w:t>
          </w:r>
          <w:r w:rsidRPr="00752230">
            <w:rPr>
              <w:lang w:val="en-US"/>
            </w:rPr>
            <w:t xml:space="preserve">, </w:t>
          </w:r>
          <w:r w:rsidRPr="00752230">
            <w:rPr>
              <w:i/>
              <w:lang w:val="en-US"/>
            </w:rPr>
            <w:t>46</w:t>
          </w:r>
          <w:r w:rsidRPr="00752230">
            <w:rPr>
              <w:lang w:val="en-US"/>
            </w:rPr>
            <w:t>(2), 135–140. https://doi.org/10.1007/s10484-020-09502-y</w:t>
          </w:r>
        </w:p>
        <w:p w14:paraId="4B3C1061" w14:textId="77777777" w:rsidR="00752230" w:rsidRPr="00752230" w:rsidRDefault="00752230" w:rsidP="00752230">
          <w:pPr>
            <w:pStyle w:val="CitaviBibliographyEntry"/>
          </w:pPr>
          <w:bookmarkStart w:id="92" w:name="_CTVL0014ffb5cc2effc4908bc5c98a96c9e0f77"/>
          <w:r>
            <w:rPr>
              <w:lang w:val="en-US"/>
            </w:rPr>
            <w:t>Schellenberg, E. G., &amp; Lima, C. F. (2024). Music Training and Nonmusical Abilities.</w:t>
          </w:r>
          <w:bookmarkEnd w:id="92"/>
          <w:r>
            <w:rPr>
              <w:lang w:val="en-US"/>
            </w:rPr>
            <w:t xml:space="preserve"> </w:t>
          </w:r>
          <w:r w:rsidRPr="00752230">
            <w:rPr>
              <w:i/>
            </w:rPr>
            <w:t>Annu Rev Psychol</w:t>
          </w:r>
          <w:r w:rsidRPr="00752230">
            <w:t xml:space="preserve">, </w:t>
          </w:r>
          <w:r w:rsidRPr="00752230">
            <w:rPr>
              <w:i/>
            </w:rPr>
            <w:t>75</w:t>
          </w:r>
          <w:r w:rsidRPr="00752230">
            <w:t>, 87–128. https://doi.org/10.1146/annurev-psych-032323-051354</w:t>
          </w:r>
        </w:p>
        <w:p w14:paraId="34AA6C3E" w14:textId="77777777" w:rsidR="00752230" w:rsidRDefault="00752230" w:rsidP="00752230">
          <w:pPr>
            <w:pStyle w:val="CitaviBibliographyEntry"/>
            <w:rPr>
              <w:lang w:val="en-US"/>
            </w:rPr>
          </w:pPr>
          <w:bookmarkStart w:id="93" w:name="_CTVL001ce109e2d81ca4b84b8e0e97cfa162bf0"/>
          <w:r w:rsidRPr="00752230">
            <w:t xml:space="preserve">Scherer, K. R. (2018). </w:t>
          </w:r>
          <w:r>
            <w:rPr>
              <w:lang w:val="en-US"/>
            </w:rPr>
            <w:t>Acoustic Patterning of Emotion Vocalizations. In S. Frühholz, P. Belin, &amp; K. R. Scherer (Eds.),</w:t>
          </w:r>
          <w:bookmarkEnd w:id="93"/>
          <w:r>
            <w:rPr>
              <w:lang w:val="en-US"/>
            </w:rPr>
            <w:t xml:space="preserve"> </w:t>
          </w:r>
          <w:r w:rsidRPr="00752230">
            <w:rPr>
              <w:i/>
              <w:lang w:val="en-US"/>
            </w:rPr>
            <w:t xml:space="preserve">The Oxford Handbook of Voice Perception </w:t>
          </w:r>
          <w:r w:rsidRPr="00752230">
            <w:rPr>
              <w:lang w:val="en-US"/>
            </w:rPr>
            <w:t>(pp. 60–92). Oxford University Press. https://doi.org/10.1093/oxfordhb/9780198743187.013.4</w:t>
          </w:r>
        </w:p>
        <w:p w14:paraId="767B4FAD" w14:textId="77777777" w:rsidR="00752230" w:rsidRDefault="00752230" w:rsidP="00752230">
          <w:pPr>
            <w:pStyle w:val="CitaviBibliographyEntry"/>
            <w:rPr>
              <w:lang w:val="en-US"/>
            </w:rPr>
          </w:pPr>
          <w:bookmarkStart w:id="94" w:name="_CTVL0015f660001c08f4f138e3e65733edf1a4d"/>
          <w:r>
            <w:rPr>
              <w:lang w:val="en-US"/>
            </w:rPr>
            <w:t>Schirmer, A., Croy, I., Liebal, K., &amp; Schweinberger, S. R. (2025). Non-verbal effecting - animal research sheds light on human emotion communication.</w:t>
          </w:r>
          <w:bookmarkEnd w:id="94"/>
          <w:r>
            <w:rPr>
              <w:lang w:val="en-US"/>
            </w:rPr>
            <w:t xml:space="preserve"> </w:t>
          </w:r>
          <w:r w:rsidRPr="00752230">
            <w:rPr>
              <w:i/>
              <w:lang w:val="en-US"/>
            </w:rPr>
            <w:t>Biological Reviews of the Cambridge Philosophical Society</w:t>
          </w:r>
          <w:r w:rsidRPr="00752230">
            <w:rPr>
              <w:lang w:val="en-US"/>
            </w:rPr>
            <w:t xml:space="preserve">, </w:t>
          </w:r>
          <w:r w:rsidRPr="00752230">
            <w:rPr>
              <w:i/>
              <w:lang w:val="en-US"/>
            </w:rPr>
            <w:t>100</w:t>
          </w:r>
          <w:r w:rsidRPr="00752230">
            <w:rPr>
              <w:lang w:val="en-US"/>
            </w:rPr>
            <w:t>(1), 245–257. https://doi.org/10.1111/brv.13140</w:t>
          </w:r>
        </w:p>
        <w:p w14:paraId="27839AA5" w14:textId="77777777" w:rsidR="00752230" w:rsidRDefault="00752230" w:rsidP="00752230">
          <w:pPr>
            <w:pStyle w:val="CitaviBibliographyEntry"/>
            <w:rPr>
              <w:lang w:val="en-US"/>
            </w:rPr>
          </w:pPr>
          <w:bookmarkStart w:id="95" w:name="_CTVL0015cf3784bb9f743708bbc9ef8c7b1b4d5"/>
          <w:r>
            <w:rPr>
              <w:lang w:val="en-US"/>
            </w:rPr>
            <w:t>Stoet, G. (2010). PsyToolkit: A software package for programming psychological experiments using Linux.</w:t>
          </w:r>
          <w:bookmarkEnd w:id="95"/>
          <w:r>
            <w:rPr>
              <w:lang w:val="en-US"/>
            </w:rPr>
            <w:t xml:space="preserve"> </w:t>
          </w:r>
          <w:r w:rsidRPr="00752230">
            <w:rPr>
              <w:i/>
              <w:lang w:val="en-US"/>
            </w:rPr>
            <w:t>Behavior Research Methods</w:t>
          </w:r>
          <w:r w:rsidRPr="00752230">
            <w:rPr>
              <w:lang w:val="en-US"/>
            </w:rPr>
            <w:t xml:space="preserve">, </w:t>
          </w:r>
          <w:r w:rsidRPr="00752230">
            <w:rPr>
              <w:i/>
              <w:lang w:val="en-US"/>
            </w:rPr>
            <w:t>42</w:t>
          </w:r>
          <w:r w:rsidRPr="00752230">
            <w:rPr>
              <w:lang w:val="en-US"/>
            </w:rPr>
            <w:t>(4), 1096–1104. https://doi.org/10.3758/BRM.42.4.1096</w:t>
          </w:r>
        </w:p>
        <w:p w14:paraId="481AF0AA" w14:textId="77777777" w:rsidR="00752230" w:rsidRDefault="00752230" w:rsidP="00752230">
          <w:pPr>
            <w:pStyle w:val="CitaviBibliographyEntry"/>
            <w:rPr>
              <w:lang w:val="en-US"/>
            </w:rPr>
          </w:pPr>
          <w:bookmarkStart w:id="96" w:name="_CTVL001c609e6176adb456eb3e94b3e8f80b6a7"/>
          <w:r>
            <w:rPr>
              <w:lang w:val="en-US"/>
            </w:rPr>
            <w:t>Stoet, G. (2017). PsyToolkit: A novel web-based method for running online questionnaires and reaction-time experiments.</w:t>
          </w:r>
          <w:bookmarkEnd w:id="96"/>
          <w:r>
            <w:rPr>
              <w:lang w:val="en-US"/>
            </w:rPr>
            <w:t xml:space="preserve"> </w:t>
          </w:r>
          <w:r w:rsidRPr="00752230">
            <w:rPr>
              <w:i/>
              <w:lang w:val="en-US"/>
            </w:rPr>
            <w:t>Teaching of Psychology</w:t>
          </w:r>
          <w:r w:rsidRPr="00752230">
            <w:rPr>
              <w:lang w:val="en-US"/>
            </w:rPr>
            <w:t xml:space="preserve">, </w:t>
          </w:r>
          <w:r w:rsidRPr="00752230">
            <w:rPr>
              <w:i/>
              <w:lang w:val="en-US"/>
            </w:rPr>
            <w:t>44</w:t>
          </w:r>
          <w:r w:rsidRPr="00752230">
            <w:rPr>
              <w:lang w:val="en-US"/>
            </w:rPr>
            <w:t>(1), 24–31. https://doi.org/10.1177/0098628316677643</w:t>
          </w:r>
        </w:p>
        <w:p w14:paraId="5EDF6F8F" w14:textId="77777777" w:rsidR="00752230" w:rsidRDefault="00752230" w:rsidP="00752230">
          <w:pPr>
            <w:pStyle w:val="CitaviBibliographyEntry"/>
            <w:rPr>
              <w:lang w:val="en-US"/>
            </w:rPr>
          </w:pPr>
          <w:bookmarkStart w:id="97" w:name="_CTVL00183eb9b6a8c80449d887b07689122d925"/>
          <w:r>
            <w:rPr>
              <w:lang w:val="en-US"/>
            </w:rPr>
            <w:t>Thompson, W. F., Schellenberg, E. G., &amp; Husain, G. (2004). Decoding speech prosody: do music lessons help?</w:t>
          </w:r>
          <w:bookmarkEnd w:id="97"/>
          <w:r>
            <w:rPr>
              <w:lang w:val="en-US"/>
            </w:rPr>
            <w:t xml:space="preserve"> </w:t>
          </w:r>
          <w:r w:rsidRPr="00752230">
            <w:rPr>
              <w:i/>
              <w:lang w:val="en-US"/>
            </w:rPr>
            <w:t>Emotion</w:t>
          </w:r>
          <w:r w:rsidRPr="00752230">
            <w:rPr>
              <w:lang w:val="en-US"/>
            </w:rPr>
            <w:t xml:space="preserve">, </w:t>
          </w:r>
          <w:r w:rsidRPr="00752230">
            <w:rPr>
              <w:i/>
              <w:lang w:val="en-US"/>
            </w:rPr>
            <w:t>4</w:t>
          </w:r>
          <w:r w:rsidRPr="00752230">
            <w:rPr>
              <w:lang w:val="en-US"/>
            </w:rPr>
            <w:t>(1), 46–64. https://doi.org/10.1037/1528-3542.4.1.46</w:t>
          </w:r>
        </w:p>
        <w:p w14:paraId="23967A7D" w14:textId="77777777" w:rsidR="00752230" w:rsidRDefault="00752230" w:rsidP="00752230">
          <w:pPr>
            <w:pStyle w:val="CitaviBibliographyEntry"/>
            <w:rPr>
              <w:lang w:val="en-US"/>
            </w:rPr>
          </w:pPr>
          <w:bookmarkStart w:id="98" w:name="_CTVL001c56ed3926b3045f8929becdd2342b9c3"/>
          <w:r>
            <w:rPr>
              <w:lang w:val="en-US"/>
            </w:rPr>
            <w:t>Watson, D., Clark, L. A., &amp; Tellegen, A. (1988). Development and validation of brief measures of positive and negative affect: The PANAS scales.</w:t>
          </w:r>
          <w:bookmarkEnd w:id="98"/>
          <w:r>
            <w:rPr>
              <w:lang w:val="en-US"/>
            </w:rPr>
            <w:t xml:space="preserve"> </w:t>
          </w:r>
          <w:r w:rsidRPr="00752230">
            <w:rPr>
              <w:i/>
              <w:lang w:val="en-US"/>
            </w:rPr>
            <w:t>Journal of Personality and Social Psychology</w:t>
          </w:r>
          <w:r w:rsidRPr="00752230">
            <w:rPr>
              <w:lang w:val="en-US"/>
            </w:rPr>
            <w:t xml:space="preserve">, </w:t>
          </w:r>
          <w:r w:rsidRPr="00752230">
            <w:rPr>
              <w:i/>
              <w:lang w:val="en-US"/>
            </w:rPr>
            <w:t>54</w:t>
          </w:r>
          <w:r w:rsidRPr="00752230">
            <w:rPr>
              <w:lang w:val="en-US"/>
            </w:rPr>
            <w:t>(6), 1063–1070. https://doi.org/10.1037/0022-3514.54.6.1063</w:t>
          </w:r>
        </w:p>
        <w:p w14:paraId="7EF70BC3" w14:textId="11DD906C" w:rsidR="0024244C" w:rsidRPr="00F258E7" w:rsidRDefault="00752230" w:rsidP="00752230">
          <w:pPr>
            <w:pStyle w:val="CitaviBibliographyEntry"/>
            <w:rPr>
              <w:lang w:val="en-US"/>
            </w:rPr>
          </w:pPr>
          <w:bookmarkStart w:id="99" w:name="_CTVL001908cdee26e294848994556f8cfcdb856"/>
          <w:r>
            <w:rPr>
              <w:lang w:val="en-US"/>
            </w:rPr>
            <w:t>Zentner, M., &amp; Strauss, H. (2017). Assessing musical ability quickly and objectively: development and validation of the Short‐PROMS and the Mini‐PROMS.</w:t>
          </w:r>
          <w:bookmarkEnd w:id="99"/>
          <w:r>
            <w:rPr>
              <w:lang w:val="en-US"/>
            </w:rPr>
            <w:t xml:space="preserve"> </w:t>
          </w:r>
          <w:r w:rsidRPr="00752230">
            <w:rPr>
              <w:i/>
              <w:lang w:val="en-US"/>
            </w:rPr>
            <w:t>Annals of the New York Academy of Sciences</w:t>
          </w:r>
          <w:r w:rsidRPr="00752230">
            <w:rPr>
              <w:lang w:val="en-US"/>
            </w:rPr>
            <w:t xml:space="preserve">, </w:t>
          </w:r>
          <w:r w:rsidRPr="00752230">
            <w:rPr>
              <w:i/>
              <w:lang w:val="en-US"/>
            </w:rPr>
            <w:t>1400</w:t>
          </w:r>
          <w:r w:rsidRPr="00752230">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hristine.nussbaum" w:date="2025-04-04T19:26:00Z" w:initials="c">
    <w:p w14:paraId="68810B22" w14:textId="77777777" w:rsidR="000A3C46" w:rsidRDefault="000A3C46" w:rsidP="000A3C46">
      <w:pPr>
        <w:pStyle w:val="Kommentartext"/>
      </w:pPr>
      <w:r>
        <w:rPr>
          <w:rStyle w:val="Kommentarzeichen"/>
        </w:rPr>
        <w:annotationRef/>
      </w:r>
      <w:r>
        <w:t>Fliegt später raus</w:t>
      </w:r>
    </w:p>
  </w:comment>
  <w:comment w:id="41" w:author="christine.nussbaum" w:date="2025-03-21T17:41:00Z" w:initials="c">
    <w:p w14:paraId="443E828A" w14:textId="77777777" w:rsidR="007A6E13" w:rsidRDefault="007A6E13"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10B22"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10B22" w16cid:durableId="1DB48939"/>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805E77" w14:textId="77777777" w:rsidR="00E255EF" w:rsidRDefault="00E255EF" w:rsidP="003248C0">
      <w:pPr>
        <w:spacing w:after="0" w:line="240" w:lineRule="auto"/>
      </w:pPr>
      <w:r>
        <w:separator/>
      </w:r>
    </w:p>
  </w:endnote>
  <w:endnote w:type="continuationSeparator" w:id="0">
    <w:p w14:paraId="7AEC6CE9" w14:textId="77777777" w:rsidR="00E255EF" w:rsidRDefault="00E255EF"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7A6E13" w:rsidRDefault="007A6E13">
        <w:pPr>
          <w:pStyle w:val="Fuzeile"/>
          <w:jc w:val="center"/>
        </w:pPr>
        <w:r>
          <w:fldChar w:fldCharType="begin"/>
        </w:r>
        <w:r>
          <w:instrText>PAGE   \* MERGEFORMAT</w:instrText>
        </w:r>
        <w:r>
          <w:fldChar w:fldCharType="separate"/>
        </w:r>
        <w:r>
          <w:t>2</w:t>
        </w:r>
        <w:r>
          <w:fldChar w:fldCharType="end"/>
        </w:r>
      </w:p>
    </w:sdtContent>
  </w:sdt>
  <w:p w14:paraId="2E0692E5" w14:textId="77777777" w:rsidR="007A6E13" w:rsidRDefault="007A6E1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04D3B" w14:textId="77777777" w:rsidR="00E255EF" w:rsidRDefault="00E255EF" w:rsidP="003248C0">
      <w:pPr>
        <w:spacing w:after="0" w:line="240" w:lineRule="auto"/>
      </w:pPr>
      <w:r>
        <w:separator/>
      </w:r>
    </w:p>
  </w:footnote>
  <w:footnote w:type="continuationSeparator" w:id="0">
    <w:p w14:paraId="3EA7462B" w14:textId="77777777" w:rsidR="00E255EF" w:rsidRDefault="00E255EF"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7A6E13" w:rsidRPr="003248C0" w:rsidRDefault="007A6E13" w:rsidP="00576CBC">
    <w:pPr>
      <w:pStyle w:val="Kopfzeile"/>
      <w:jc w:val="center"/>
      <w:rPr>
        <w:lang w:val="en-US"/>
      </w:rPr>
    </w:pPr>
    <w:r>
      <w:rPr>
        <w:lang w:val="en-US"/>
      </w:rPr>
      <w:t>Vocal Emotion Perception – Singers vs. Instrumentalists</w:t>
    </w:r>
  </w:p>
  <w:p w14:paraId="07CF7522" w14:textId="77777777" w:rsidR="007A6E13" w:rsidRPr="003248C0" w:rsidRDefault="007A6E13">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7A6E13" w:rsidRDefault="007A6E1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A6E13" w:rsidRPr="003248C0" w:rsidRDefault="007A6E1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1"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509419427">
    <w:abstractNumId w:val="1"/>
  </w:num>
  <w:num w:numId="2" w16cid:durableId="1121260852">
    <w:abstractNumId w:val="16"/>
  </w:num>
  <w:num w:numId="3" w16cid:durableId="867990124">
    <w:abstractNumId w:val="14"/>
  </w:num>
  <w:num w:numId="4" w16cid:durableId="293950309">
    <w:abstractNumId w:val="9"/>
  </w:num>
  <w:num w:numId="5" w16cid:durableId="1017848122">
    <w:abstractNumId w:val="4"/>
  </w:num>
  <w:num w:numId="6" w16cid:durableId="1065371857">
    <w:abstractNumId w:val="0"/>
  </w:num>
  <w:num w:numId="7" w16cid:durableId="1234968485">
    <w:abstractNumId w:val="20"/>
  </w:num>
  <w:num w:numId="8" w16cid:durableId="1406146250">
    <w:abstractNumId w:val="8"/>
  </w:num>
  <w:num w:numId="9" w16cid:durableId="1121144791">
    <w:abstractNumId w:val="15"/>
  </w:num>
  <w:num w:numId="10" w16cid:durableId="1631937355">
    <w:abstractNumId w:val="11"/>
  </w:num>
  <w:num w:numId="11" w16cid:durableId="50811131">
    <w:abstractNumId w:val="2"/>
  </w:num>
  <w:num w:numId="12" w16cid:durableId="525169044">
    <w:abstractNumId w:val="18"/>
  </w:num>
  <w:num w:numId="13" w16cid:durableId="2116710222">
    <w:abstractNumId w:val="3"/>
  </w:num>
  <w:num w:numId="14" w16cid:durableId="263076684">
    <w:abstractNumId w:val="22"/>
  </w:num>
  <w:num w:numId="15" w16cid:durableId="2116095694">
    <w:abstractNumId w:val="25"/>
  </w:num>
  <w:num w:numId="16" w16cid:durableId="1452819035">
    <w:abstractNumId w:val="24"/>
  </w:num>
  <w:num w:numId="17" w16cid:durableId="2063671672">
    <w:abstractNumId w:val="12"/>
  </w:num>
  <w:num w:numId="18" w16cid:durableId="1585256782">
    <w:abstractNumId w:val="13"/>
  </w:num>
  <w:num w:numId="19" w16cid:durableId="1112478069">
    <w:abstractNumId w:val="21"/>
  </w:num>
  <w:num w:numId="20" w16cid:durableId="446893402">
    <w:abstractNumId w:val="7"/>
  </w:num>
  <w:num w:numId="21" w16cid:durableId="170803599">
    <w:abstractNumId w:val="6"/>
  </w:num>
  <w:num w:numId="22" w16cid:durableId="15600938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763086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456568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7892617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55103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593869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08085906">
    <w:abstractNumId w:val="23"/>
  </w:num>
  <w:num w:numId="29" w16cid:durableId="1761289402">
    <w:abstractNumId w:val="17"/>
  </w:num>
  <w:num w:numId="30" w16cid:durableId="452217379">
    <w:abstractNumId w:val="19"/>
  </w:num>
  <w:num w:numId="31" w16cid:durableId="1555660638">
    <w:abstractNumId w:val="10"/>
  </w:num>
  <w:num w:numId="32" w16cid:durableId="163421176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759D5"/>
    <w:rsid w:val="00080560"/>
    <w:rsid w:val="0008080B"/>
    <w:rsid w:val="0008166B"/>
    <w:rsid w:val="00084FCE"/>
    <w:rsid w:val="00092969"/>
    <w:rsid w:val="000A2FEC"/>
    <w:rsid w:val="000A3C46"/>
    <w:rsid w:val="000A403F"/>
    <w:rsid w:val="000A7A6D"/>
    <w:rsid w:val="000B7E9B"/>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B7E39"/>
    <w:rsid w:val="002C1832"/>
    <w:rsid w:val="002D0BDC"/>
    <w:rsid w:val="002D287B"/>
    <w:rsid w:val="002E0186"/>
    <w:rsid w:val="002E6A20"/>
    <w:rsid w:val="002F67D7"/>
    <w:rsid w:val="00300AA7"/>
    <w:rsid w:val="00304AAC"/>
    <w:rsid w:val="00313CDC"/>
    <w:rsid w:val="00314978"/>
    <w:rsid w:val="00314FA2"/>
    <w:rsid w:val="00321080"/>
    <w:rsid w:val="003248C0"/>
    <w:rsid w:val="0034561D"/>
    <w:rsid w:val="00352FE2"/>
    <w:rsid w:val="00365442"/>
    <w:rsid w:val="00371A45"/>
    <w:rsid w:val="00372F20"/>
    <w:rsid w:val="003817B4"/>
    <w:rsid w:val="0038469A"/>
    <w:rsid w:val="00395044"/>
    <w:rsid w:val="003A5B4B"/>
    <w:rsid w:val="003C0E94"/>
    <w:rsid w:val="003C349C"/>
    <w:rsid w:val="003D0C93"/>
    <w:rsid w:val="003D3E7B"/>
    <w:rsid w:val="003D5387"/>
    <w:rsid w:val="003D6591"/>
    <w:rsid w:val="003F4ADF"/>
    <w:rsid w:val="003F773D"/>
    <w:rsid w:val="00401B1C"/>
    <w:rsid w:val="0040244E"/>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50A9"/>
    <w:rsid w:val="004A14AB"/>
    <w:rsid w:val="004A2BB7"/>
    <w:rsid w:val="004A5511"/>
    <w:rsid w:val="004A6C29"/>
    <w:rsid w:val="004B4EEA"/>
    <w:rsid w:val="004B63AE"/>
    <w:rsid w:val="004B796E"/>
    <w:rsid w:val="004C2E72"/>
    <w:rsid w:val="004C5871"/>
    <w:rsid w:val="004D036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349A"/>
    <w:rsid w:val="005E3C4B"/>
    <w:rsid w:val="005E7F74"/>
    <w:rsid w:val="005E7FF6"/>
    <w:rsid w:val="005F06C1"/>
    <w:rsid w:val="005F2477"/>
    <w:rsid w:val="005F2B9C"/>
    <w:rsid w:val="006161F8"/>
    <w:rsid w:val="006318BC"/>
    <w:rsid w:val="00634B52"/>
    <w:rsid w:val="0064552C"/>
    <w:rsid w:val="0065040D"/>
    <w:rsid w:val="00654D96"/>
    <w:rsid w:val="006635FF"/>
    <w:rsid w:val="0066768B"/>
    <w:rsid w:val="0067045A"/>
    <w:rsid w:val="006714E9"/>
    <w:rsid w:val="00672558"/>
    <w:rsid w:val="0067277A"/>
    <w:rsid w:val="00682275"/>
    <w:rsid w:val="00693787"/>
    <w:rsid w:val="00694DAD"/>
    <w:rsid w:val="006A28E4"/>
    <w:rsid w:val="006B04EA"/>
    <w:rsid w:val="006B0670"/>
    <w:rsid w:val="006C057F"/>
    <w:rsid w:val="006C0646"/>
    <w:rsid w:val="006D5E65"/>
    <w:rsid w:val="006D7CD5"/>
    <w:rsid w:val="006E04EE"/>
    <w:rsid w:val="006E1F2C"/>
    <w:rsid w:val="006E5592"/>
    <w:rsid w:val="006E73AE"/>
    <w:rsid w:val="006F443A"/>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45F44"/>
    <w:rsid w:val="00752230"/>
    <w:rsid w:val="0075381D"/>
    <w:rsid w:val="00753983"/>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533F"/>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63B35"/>
    <w:rsid w:val="00867426"/>
    <w:rsid w:val="008728CB"/>
    <w:rsid w:val="00873573"/>
    <w:rsid w:val="008802ED"/>
    <w:rsid w:val="008818B7"/>
    <w:rsid w:val="00885092"/>
    <w:rsid w:val="00886C4C"/>
    <w:rsid w:val="00891537"/>
    <w:rsid w:val="008927F9"/>
    <w:rsid w:val="008A066A"/>
    <w:rsid w:val="008C04FC"/>
    <w:rsid w:val="008C1FE4"/>
    <w:rsid w:val="008D6FC0"/>
    <w:rsid w:val="008E7D96"/>
    <w:rsid w:val="008F2C5A"/>
    <w:rsid w:val="008F4AA1"/>
    <w:rsid w:val="009032E4"/>
    <w:rsid w:val="00904276"/>
    <w:rsid w:val="00912A04"/>
    <w:rsid w:val="0091335A"/>
    <w:rsid w:val="009179B7"/>
    <w:rsid w:val="009247B5"/>
    <w:rsid w:val="009276DD"/>
    <w:rsid w:val="009306A9"/>
    <w:rsid w:val="00950B58"/>
    <w:rsid w:val="00952DD6"/>
    <w:rsid w:val="009532EF"/>
    <w:rsid w:val="00956620"/>
    <w:rsid w:val="00964350"/>
    <w:rsid w:val="00965D81"/>
    <w:rsid w:val="009674CE"/>
    <w:rsid w:val="00967C23"/>
    <w:rsid w:val="0097416C"/>
    <w:rsid w:val="00982951"/>
    <w:rsid w:val="00984D46"/>
    <w:rsid w:val="0099429A"/>
    <w:rsid w:val="00996A56"/>
    <w:rsid w:val="00996D3D"/>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A062A"/>
    <w:rsid w:val="00AA1DF7"/>
    <w:rsid w:val="00AA1EBE"/>
    <w:rsid w:val="00AB32A2"/>
    <w:rsid w:val="00AB64A4"/>
    <w:rsid w:val="00AC4021"/>
    <w:rsid w:val="00AC7982"/>
    <w:rsid w:val="00AD2347"/>
    <w:rsid w:val="00AD3D12"/>
    <w:rsid w:val="00AE3611"/>
    <w:rsid w:val="00AE63C1"/>
    <w:rsid w:val="00AF5F15"/>
    <w:rsid w:val="00B145A6"/>
    <w:rsid w:val="00B202E5"/>
    <w:rsid w:val="00B227C6"/>
    <w:rsid w:val="00B22918"/>
    <w:rsid w:val="00B25641"/>
    <w:rsid w:val="00B274F3"/>
    <w:rsid w:val="00B27630"/>
    <w:rsid w:val="00B32808"/>
    <w:rsid w:val="00B33F1A"/>
    <w:rsid w:val="00B347A0"/>
    <w:rsid w:val="00B35133"/>
    <w:rsid w:val="00B40B99"/>
    <w:rsid w:val="00B60758"/>
    <w:rsid w:val="00B613D5"/>
    <w:rsid w:val="00B62A05"/>
    <w:rsid w:val="00B6343F"/>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D3B86"/>
    <w:rsid w:val="00BD760B"/>
    <w:rsid w:val="00BE63B7"/>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72DA6"/>
    <w:rsid w:val="00C878FF"/>
    <w:rsid w:val="00C902CB"/>
    <w:rsid w:val="00CB2B09"/>
    <w:rsid w:val="00CB6359"/>
    <w:rsid w:val="00CB65B4"/>
    <w:rsid w:val="00CC04C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57D6A"/>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5EF"/>
    <w:rsid w:val="00E25C42"/>
    <w:rsid w:val="00E26444"/>
    <w:rsid w:val="00E2647A"/>
    <w:rsid w:val="00E461A4"/>
    <w:rsid w:val="00E56AD4"/>
    <w:rsid w:val="00E60C87"/>
    <w:rsid w:val="00E61558"/>
    <w:rsid w:val="00E663EB"/>
    <w:rsid w:val="00E66B32"/>
    <w:rsid w:val="00E808E5"/>
    <w:rsid w:val="00E8116B"/>
    <w:rsid w:val="00E836EC"/>
    <w:rsid w:val="00E86B7E"/>
    <w:rsid w:val="00E97BDF"/>
    <w:rsid w:val="00EA2721"/>
    <w:rsid w:val="00EB262D"/>
    <w:rsid w:val="00EB2688"/>
    <w:rsid w:val="00EB26BD"/>
    <w:rsid w:val="00EC7FCC"/>
    <w:rsid w:val="00ED0479"/>
    <w:rsid w:val="00ED74E0"/>
    <w:rsid w:val="00ED783C"/>
    <w:rsid w:val="00EE0070"/>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0C73FB"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0C73FB" w:rsidRDefault="009E1984" w:rsidP="009E1984">
          <w:pPr>
            <w:pStyle w:val="5EE7F915043448158BDDE900081CC478"/>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F67D7"/>
    <w:rsid w:val="002F7DF3"/>
    <w:rsid w:val="003019D9"/>
    <w:rsid w:val="00332681"/>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32424"/>
    <w:rsid w:val="005374C5"/>
    <w:rsid w:val="0055440C"/>
    <w:rsid w:val="005A7F3F"/>
    <w:rsid w:val="0061346B"/>
    <w:rsid w:val="006232D0"/>
    <w:rsid w:val="0065618C"/>
    <w:rsid w:val="00661736"/>
    <w:rsid w:val="00662114"/>
    <w:rsid w:val="00693E92"/>
    <w:rsid w:val="006A28E4"/>
    <w:rsid w:val="006C52C4"/>
    <w:rsid w:val="006E73AE"/>
    <w:rsid w:val="00777901"/>
    <w:rsid w:val="00785C58"/>
    <w:rsid w:val="007B4EFA"/>
    <w:rsid w:val="007C04E8"/>
    <w:rsid w:val="007C5013"/>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A66363"/>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839</Words>
  <Characters>637483</Characters>
  <Application>Microsoft Office Word</Application>
  <DocSecurity>0</DocSecurity>
  <Lines>5312</Lines>
  <Paragraphs>14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9</cp:revision>
  <dcterms:created xsi:type="dcterms:W3CDTF">2025-05-30T16:15:00Z</dcterms:created>
  <dcterms:modified xsi:type="dcterms:W3CDTF">2025-05-31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1">
    <vt:lpwstr>6.11.0.0</vt:lpwstr>
  </property>
  <property fmtid="{D5CDD505-2E9C-101B-9397-08002B2CF9AE}" pid="5" name="CitaviDocumentProperty_6">
    <vt:lpwstr>False</vt:lpwstr>
  </property>
  <property fmtid="{D5CDD505-2E9C-101B-9397-08002B2CF9AE}" pid="6" name="CitaviDocumentProperty_8">
    <vt:lpwstr>CloudProjectKey=xud3xgg861m0hk8a0a24t2ak7mdcek4vkbkbm2dq163; ProjectName=LibraryCNussbaum</vt:lpwstr>
  </property>
</Properties>
</file>